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E02600" w14:textId="604F1B2E" w:rsidR="003324A0" w:rsidRPr="00C1057D" w:rsidRDefault="00843643" w:rsidP="003324A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1 Appendix</w:t>
      </w:r>
      <w:r w:rsidR="00E66921">
        <w:rPr>
          <w:rFonts w:ascii="Times New Roman" w:hAnsi="Times New Roman" w:cs="Times New Roman"/>
          <w:b/>
          <w:sz w:val="24"/>
          <w:szCs w:val="24"/>
        </w:rPr>
        <w:t xml:space="preserve"> – Example of search strategy</w:t>
      </w:r>
    </w:p>
    <w:p w14:paraId="2151C8B0" w14:textId="6A408857" w:rsidR="003D73C7" w:rsidRPr="00EF490D" w:rsidRDefault="00E6337A" w:rsidP="00DA31F1">
      <w:pPr>
        <w:spacing w:after="80" w:line="288" w:lineRule="auto"/>
        <w:rPr>
          <w:rFonts w:ascii="Times New Roman" w:hAnsi="Times New Roman" w:cs="Times New Roman"/>
        </w:rPr>
      </w:pPr>
      <w:r w:rsidRPr="00EF490D">
        <w:rPr>
          <w:rFonts w:ascii="Times New Roman" w:hAnsi="Times New Roman" w:cs="Times New Roman"/>
        </w:rPr>
        <w:t>Search strategies from published Cochrane reviews related</w:t>
      </w:r>
      <w:r w:rsidR="00FE5A21" w:rsidRPr="00EF490D">
        <w:rPr>
          <w:rFonts w:ascii="Times New Roman" w:hAnsi="Times New Roman" w:cs="Times New Roman"/>
        </w:rPr>
        <w:t xml:space="preserve"> to diabetes, schizophrenia and </w:t>
      </w:r>
      <w:r w:rsidRPr="00EF490D">
        <w:rPr>
          <w:rFonts w:ascii="Times New Roman" w:hAnsi="Times New Roman" w:cs="Times New Roman"/>
        </w:rPr>
        <w:t>depression were use</w:t>
      </w:r>
      <w:r w:rsidR="00A43E05" w:rsidRPr="00EF490D">
        <w:rPr>
          <w:rFonts w:ascii="Times New Roman" w:hAnsi="Times New Roman" w:cs="Times New Roman"/>
        </w:rPr>
        <w:t>d to inform the</w:t>
      </w:r>
      <w:r w:rsidR="008F6DEB">
        <w:rPr>
          <w:rFonts w:ascii="Times New Roman" w:hAnsi="Times New Roman" w:cs="Times New Roman"/>
        </w:rPr>
        <w:t xml:space="preserve"> search concepts </w:t>
      </w:r>
      <w:r w:rsidR="00056915" w:rsidRPr="00EF490D">
        <w:rPr>
          <w:rFonts w:ascii="Times New Roman" w:hAnsi="Times New Roman" w:cs="Times New Roman"/>
        </w:rPr>
        <w:fldChar w:fldCharType="begin">
          <w:fldData xml:space="preserve">PEVuZE5vdGU+PENpdGU+PEF1dGhvcj5CYXVtZWlzdGVyPC9BdXRob3I+PFllYXI+MjAxMjwvWWVh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</w:fldData>
        </w:fldChar>
      </w:r>
      <w:r w:rsidR="00BD0610" w:rsidRPr="00EF490D">
        <w:rPr>
          <w:rFonts w:ascii="Times New Roman" w:hAnsi="Times New Roman" w:cs="Times New Roman"/>
        </w:rPr>
        <w:instrText xml:space="preserve"> ADDIN EN.CITE </w:instrText>
      </w:r>
      <w:r w:rsidR="00BD0610" w:rsidRPr="00EF490D">
        <w:rPr>
          <w:rFonts w:ascii="Times New Roman" w:hAnsi="Times New Roman" w:cs="Times New Roman"/>
        </w:rPr>
        <w:fldChar w:fldCharType="begin">
          <w:fldData xml:space="preserve">PEVuZE5vdGU+PENpdGU+PEF1dGhvcj5CYXVtZWlzdGVyPC9BdXRob3I+PFllYXI+MjAxMjwvWWVh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</w:fldData>
        </w:fldChar>
      </w:r>
      <w:r w:rsidR="00BD0610" w:rsidRPr="00EF490D">
        <w:rPr>
          <w:rFonts w:ascii="Times New Roman" w:hAnsi="Times New Roman" w:cs="Times New Roman"/>
        </w:rPr>
        <w:instrText xml:space="preserve"> ADDIN EN.CITE.DATA </w:instrText>
      </w:r>
      <w:r w:rsidR="00BD0610" w:rsidRPr="00EF490D">
        <w:rPr>
          <w:rFonts w:ascii="Times New Roman" w:hAnsi="Times New Roman" w:cs="Times New Roman"/>
        </w:rPr>
      </w:r>
      <w:r w:rsidR="00BD0610" w:rsidRPr="00EF490D">
        <w:rPr>
          <w:rFonts w:ascii="Times New Roman" w:hAnsi="Times New Roman" w:cs="Times New Roman"/>
        </w:rPr>
        <w:fldChar w:fldCharType="end"/>
      </w:r>
      <w:r w:rsidR="00056915" w:rsidRPr="00EF490D">
        <w:rPr>
          <w:rFonts w:ascii="Times New Roman" w:hAnsi="Times New Roman" w:cs="Times New Roman"/>
        </w:rPr>
      </w:r>
      <w:r w:rsidR="00056915" w:rsidRPr="00EF490D">
        <w:rPr>
          <w:rFonts w:ascii="Times New Roman" w:hAnsi="Times New Roman" w:cs="Times New Roman"/>
        </w:rPr>
        <w:fldChar w:fldCharType="separate"/>
      </w:r>
      <w:r w:rsidR="00BD0610" w:rsidRPr="00EF490D">
        <w:rPr>
          <w:rFonts w:ascii="Times New Roman" w:hAnsi="Times New Roman" w:cs="Times New Roman"/>
          <w:noProof/>
        </w:rPr>
        <w:t>[</w:t>
      </w:r>
      <w:hyperlink w:anchor="_ENREF_1" w:tooltip="Baumeister, 2012 #382" w:history="1">
        <w:r w:rsidR="00673512" w:rsidRPr="00EF490D">
          <w:rPr>
            <w:rFonts w:ascii="Times New Roman" w:hAnsi="Times New Roman" w:cs="Times New Roman"/>
            <w:noProof/>
          </w:rPr>
          <w:t>1-3</w:t>
        </w:r>
      </w:hyperlink>
      <w:r w:rsidR="00BD0610" w:rsidRPr="00EF490D">
        <w:rPr>
          <w:rFonts w:ascii="Times New Roman" w:hAnsi="Times New Roman" w:cs="Times New Roman"/>
          <w:noProof/>
        </w:rPr>
        <w:t>]</w:t>
      </w:r>
      <w:r w:rsidR="00056915" w:rsidRPr="00EF490D">
        <w:rPr>
          <w:rFonts w:ascii="Times New Roman" w:hAnsi="Times New Roman" w:cs="Times New Roman"/>
        </w:rPr>
        <w:fldChar w:fldCharType="end"/>
      </w:r>
      <w:r w:rsidR="008F6DEB">
        <w:rPr>
          <w:rFonts w:ascii="Times New Roman" w:hAnsi="Times New Roman" w:cs="Times New Roman"/>
        </w:rPr>
        <w:t>.</w:t>
      </w:r>
      <w:r w:rsidRPr="00EF490D">
        <w:rPr>
          <w:rFonts w:ascii="Times New Roman" w:hAnsi="Times New Roman" w:cs="Times New Roman"/>
        </w:rPr>
        <w:t xml:space="preserve"> We also used the Cochrane Hi</w:t>
      </w:r>
      <w:r w:rsidR="00FE5A21" w:rsidRPr="00EF490D">
        <w:rPr>
          <w:rFonts w:ascii="Times New Roman" w:hAnsi="Times New Roman" w:cs="Times New Roman"/>
        </w:rPr>
        <w:t xml:space="preserve">ghly </w:t>
      </w:r>
      <w:r w:rsidRPr="00EF490D">
        <w:rPr>
          <w:rFonts w:ascii="Times New Roman" w:hAnsi="Times New Roman" w:cs="Times New Roman"/>
        </w:rPr>
        <w:t>Sensitive Search Strategy for identifying randomized trials in Medli</w:t>
      </w:r>
      <w:r w:rsidR="00FE5A21" w:rsidRPr="00EF490D">
        <w:rPr>
          <w:rFonts w:ascii="Times New Roman" w:hAnsi="Times New Roman" w:cs="Times New Roman"/>
        </w:rPr>
        <w:t xml:space="preserve">ne: “sensitivity- and precision </w:t>
      </w:r>
      <w:r w:rsidRPr="00EF490D">
        <w:rPr>
          <w:rFonts w:ascii="Times New Roman" w:hAnsi="Times New Roman" w:cs="Times New Roman"/>
        </w:rPr>
        <w:t>maxi</w:t>
      </w:r>
      <w:r w:rsidR="008F6DEB">
        <w:rPr>
          <w:rFonts w:ascii="Times New Roman" w:hAnsi="Times New Roman" w:cs="Times New Roman"/>
        </w:rPr>
        <w:t xml:space="preserve">mising version” (2008 revision) </w:t>
      </w:r>
      <w:r w:rsidR="00056915" w:rsidRPr="00EF490D">
        <w:rPr>
          <w:rFonts w:ascii="Times New Roman" w:hAnsi="Times New Roman" w:cs="Times New Roman"/>
        </w:rPr>
        <w:fldChar w:fldCharType="begin"/>
      </w:r>
      <w:r w:rsidR="00BD0610" w:rsidRPr="00EF490D">
        <w:rPr>
          <w:rFonts w:ascii="Times New Roman" w:hAnsi="Times New Roman" w:cs="Times New Roman"/>
        </w:rPr>
        <w:instrText xml:space="preserve"> ADDIN EN.CITE &lt;EndNote&gt;&lt;Cite&gt;&lt;Year&gt;2011&lt;/Year&gt;&lt;RecNum&gt;1158&lt;/RecNum&gt;&lt;DisplayText&gt;[4]&lt;/DisplayText&gt;&lt;record&gt;&lt;rec-number&gt;1158&lt;/rec-number&gt;&lt;foreign-keys&gt;&lt;key app="EN" db-id="da0w55s2j2ztwlexxzzvdvsifvf92fadwxx5" timestamp="1462957871"&gt;1158&lt;/key&gt;&lt;/foreign-keys&gt;&lt;ref-type name="Electronic Book Section"&gt;60&lt;/ref-type&gt;&lt;contributors&gt;&lt;authors&gt;&lt;author&gt;Lefebvre, C&lt;/author&gt;&lt;author&gt;Manheimer, E&lt;/author&gt;&lt;author&gt;Glanville, J&lt;/author&gt;&lt;/authors&gt;&lt;secondary-authors&gt;&lt;author&gt;Higgins, J P T&lt;/author&gt;&lt;author&gt;Green, S&lt;/author&gt;&lt;/secondary-authors&gt;&lt;/contributors&gt;&lt;titles&gt;&lt;title&gt;Chapter 6: Searching for studies&lt;/title&gt;&lt;secondary-title&gt;Cochrane Handbook for Systematic Reviews of Interventions Version 5.1.0&lt;/secondary-title&gt;&lt;/titles&gt;&lt;num-vols&gt;5.1.0&lt;/num-vols&gt;&lt;dates&gt;&lt;year&gt;2011&lt;/year&gt;&lt;/dates&gt;&lt;pub-location&gt;www.cochrane-handbook.org&lt;/pub-location&gt;&lt;publisher&gt;The Cochrane Collaboration&lt;/publisher&gt;&lt;urls&gt;&lt;/urls&gt;&lt;/record&gt;&lt;/Cite&gt;&lt;/EndNote&gt;</w:instrText>
      </w:r>
      <w:r w:rsidR="00056915" w:rsidRPr="00EF490D">
        <w:rPr>
          <w:rFonts w:ascii="Times New Roman" w:hAnsi="Times New Roman" w:cs="Times New Roman"/>
        </w:rPr>
        <w:fldChar w:fldCharType="separate"/>
      </w:r>
      <w:r w:rsidR="00BD0610" w:rsidRPr="00EF490D">
        <w:rPr>
          <w:rFonts w:ascii="Times New Roman" w:hAnsi="Times New Roman" w:cs="Times New Roman"/>
          <w:noProof/>
        </w:rPr>
        <w:t>[</w:t>
      </w:r>
      <w:hyperlink w:anchor="_ENREF_4" w:tooltip="Lefebvre, 2011 #1158" w:history="1">
        <w:r w:rsidR="00673512" w:rsidRPr="00EF490D">
          <w:rPr>
            <w:rFonts w:ascii="Times New Roman" w:hAnsi="Times New Roman" w:cs="Times New Roman"/>
            <w:noProof/>
          </w:rPr>
          <w:t>4</w:t>
        </w:r>
      </w:hyperlink>
      <w:r w:rsidR="00BD0610" w:rsidRPr="00EF490D">
        <w:rPr>
          <w:rFonts w:ascii="Times New Roman" w:hAnsi="Times New Roman" w:cs="Times New Roman"/>
          <w:noProof/>
        </w:rPr>
        <w:t>]</w:t>
      </w:r>
      <w:r w:rsidR="00056915" w:rsidRPr="00EF490D">
        <w:rPr>
          <w:rFonts w:ascii="Times New Roman" w:hAnsi="Times New Roman" w:cs="Times New Roman"/>
        </w:rPr>
        <w:fldChar w:fldCharType="end"/>
      </w:r>
      <w:r w:rsidR="008F6DEB">
        <w:rPr>
          <w:rFonts w:ascii="Times New Roman" w:hAnsi="Times New Roman" w:cs="Times New Roman"/>
        </w:rPr>
        <w:t>.</w:t>
      </w:r>
    </w:p>
    <w:p w14:paraId="3DF848EE" w14:textId="4778D44C" w:rsidR="003D73C7" w:rsidRDefault="003D73C7" w:rsidP="00DA31F1">
      <w:pPr>
        <w:spacing w:after="80" w:line="288" w:lineRule="auto"/>
        <w:rPr>
          <w:rFonts w:ascii="Times New Roman" w:hAnsi="Times New Roman" w:cs="Times New Roman"/>
        </w:rPr>
      </w:pPr>
      <w:r w:rsidRPr="00EF490D">
        <w:rPr>
          <w:rFonts w:ascii="Times New Roman" w:hAnsi="Times New Roman" w:cs="Times New Roman"/>
        </w:rPr>
        <w:t>The search strategy for Ovid MEDLINE is provided below:</w:t>
      </w:r>
    </w:p>
    <w:p w14:paraId="3647441F" w14:textId="77777777" w:rsidR="00EF490D" w:rsidRPr="00EF490D" w:rsidRDefault="00EF490D" w:rsidP="00D6320B">
      <w:pPr>
        <w:spacing w:after="80" w:line="240" w:lineRule="auto"/>
        <w:rPr>
          <w:rFonts w:ascii="Times New Roman" w:hAnsi="Times New Roman" w:cs="Times New Roman"/>
        </w:rPr>
      </w:pPr>
    </w:p>
    <w:p w14:paraId="5645AC63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6320B">
        <w:rPr>
          <w:rFonts w:ascii="Times New Roman" w:hAnsi="Times New Roman" w:cs="Times New Roman"/>
          <w:b/>
          <w:sz w:val="20"/>
          <w:szCs w:val="20"/>
        </w:rPr>
        <w:t>Ovid MEDLINE(R) &lt;1946 to November Week 3 2014&gt;</w:t>
      </w:r>
    </w:p>
    <w:p w14:paraId="49F332B2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1-12-14</w:t>
      </w:r>
    </w:p>
    <w:p w14:paraId="11ECC39D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1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diabet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409057)</w:t>
      </w:r>
    </w:p>
    <w:p w14:paraId="4319158F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Diabetes mellitus/ (331256)</w:t>
      </w:r>
    </w:p>
    <w:p w14:paraId="345CD947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3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non insulin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* depend* or noninsulin* depend* o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non insulin</w:t>
      </w:r>
      <w:proofErr w:type="spellEnd"/>
      <w:proofErr w:type="gramStart"/>
      <w:r w:rsidRPr="00D6320B">
        <w:rPr>
          <w:rFonts w:ascii="Times New Roman" w:hAnsi="Times New Roman" w:cs="Times New Roman"/>
          <w:sz w:val="20"/>
          <w:szCs w:val="20"/>
        </w:rPr>
        <w:t>?depend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* o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noninsulin?depend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11975)</w:t>
      </w:r>
    </w:p>
    <w:p w14:paraId="690859D3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4     (insulin* depend* o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non insulin</w:t>
      </w:r>
      <w:proofErr w:type="spellEnd"/>
      <w:proofErr w:type="gramStart"/>
      <w:r w:rsidRPr="00D6320B">
        <w:rPr>
          <w:rFonts w:ascii="Times New Roman" w:hAnsi="Times New Roman" w:cs="Times New Roman"/>
          <w:sz w:val="20"/>
          <w:szCs w:val="20"/>
        </w:rPr>
        <w:t>?depend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>*).tw. (28057)</w:t>
      </w:r>
    </w:p>
    <w:p w14:paraId="006AD61D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5     (IDDM or NIDDM or MODY or T1DM or T2DM or T1D or T2D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5850)</w:t>
      </w:r>
    </w:p>
    <w:p w14:paraId="1DA4BD93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6     or/1-5 (465042)</w:t>
      </w:r>
      <w:proofErr w:type="gramEnd"/>
    </w:p>
    <w:p w14:paraId="54097C3B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7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Diabetes Insipidus/ (7173)</w:t>
      </w:r>
    </w:p>
    <w:p w14:paraId="0AEFC1E2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8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diabet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 insipidus.tw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6806)</w:t>
      </w:r>
    </w:p>
    <w:p w14:paraId="2AEDC03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9     7 or 8 (8978)</w:t>
      </w:r>
    </w:p>
    <w:p w14:paraId="7DF2B70B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0     6 not 9 [diabetes] (457783)</w:t>
      </w:r>
    </w:p>
    <w:p w14:paraId="63651762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1     Mental Disorders/ (125673)</w:t>
      </w:r>
    </w:p>
    <w:p w14:paraId="383EE424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2     chronic disease/ or recurrence/ (386322)</w:t>
      </w:r>
    </w:p>
    <w:p w14:paraId="5FC3153D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3     11 and 12 (4661)</w:t>
      </w:r>
    </w:p>
    <w:p w14:paraId="5A12AF08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14     (bipola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adj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(disorder* or disease* or illness*)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7359)</w:t>
      </w:r>
    </w:p>
    <w:p w14:paraId="19D1B90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15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depress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 symptom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30722)</w:t>
      </w:r>
    </w:p>
    <w:p w14:paraId="1DB2E87A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16     Depression/ (82520)</w:t>
      </w:r>
    </w:p>
    <w:p w14:paraId="738D61FD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17     major depression.tw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8085)</w:t>
      </w:r>
    </w:p>
    <w:p w14:paraId="11F526AB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18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schizophrenia/ (88929)</w:t>
      </w:r>
    </w:p>
    <w:p w14:paraId="04D9161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19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capgras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syndrome/ (432)</w:t>
      </w:r>
    </w:p>
    <w:p w14:paraId="1730102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20     mood disorders/ or affective disorders, psychotic/ or bipolar disorder/ or depressive disorder/ or depression, postpartum/ or depressive disorder, major/ or depressive disorder, treatment-resistant/ (120679)</w:t>
      </w:r>
    </w:p>
    <w:p w14:paraId="29E92FD8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1     delusional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parasitosis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/ (8)</w:t>
      </w:r>
    </w:p>
    <w:p w14:paraId="71DD2C5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2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morgellons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disease/ (28)</w:t>
      </w:r>
    </w:p>
    <w:p w14:paraId="4CFBBCC8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23     paranoid disorders/ (3796)</w:t>
      </w:r>
    </w:p>
    <w:p w14:paraId="70862C21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4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psychotic disorders/ (39920)</w:t>
      </w:r>
    </w:p>
    <w:p w14:paraId="6657E845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5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Dyskinesia, Drug-Induced/ (6443)</w:t>
      </w:r>
    </w:p>
    <w:p w14:paraId="557689B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6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Akathisia, Drug-Induced/ (1322)</w:t>
      </w:r>
    </w:p>
    <w:p w14:paraId="3F8D10F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7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Neuroleptic Malignant Syndrome/ (1864)</w:t>
      </w:r>
    </w:p>
    <w:p w14:paraId="21D16A8A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28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Movement Disorders/ (112090)</w:t>
      </w:r>
    </w:p>
    <w:p w14:paraId="79F1058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29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schizo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04582)</w:t>
      </w:r>
    </w:p>
    <w:p w14:paraId="2E6ECEC3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30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hebephren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64)</w:t>
      </w:r>
    </w:p>
    <w:p w14:paraId="6BFECEE7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31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oligophren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872)</w:t>
      </w:r>
    </w:p>
    <w:p w14:paraId="2954595F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32     (</w:t>
      </w:r>
      <w:proofErr w:type="spellStart"/>
      <w:proofErr w:type="gramStart"/>
      <w:r w:rsidRPr="00D6320B">
        <w:rPr>
          <w:rFonts w:ascii="Times New Roman" w:hAnsi="Times New Roman" w:cs="Times New Roman"/>
          <w:sz w:val="20"/>
          <w:szCs w:val="20"/>
        </w:rPr>
        <w:t>mani</w:t>
      </w:r>
      <w:proofErr w:type="spellEnd"/>
      <w:proofErr w:type="gramEnd"/>
      <w:r w:rsidRPr="00D6320B">
        <w:rPr>
          <w:rFonts w:ascii="Times New Roman" w:hAnsi="Times New Roman" w:cs="Times New Roman"/>
          <w:sz w:val="20"/>
          <w:szCs w:val="20"/>
        </w:rPr>
        <w:t>* adj3 depress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6877)</w:t>
      </w:r>
    </w:p>
    <w:p w14:paraId="23F56941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33     "mental condition"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374)</w:t>
      </w:r>
    </w:p>
    <w:p w14:paraId="18D3B0FE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34     (psychotic* adj3 depress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2102)</w:t>
      </w:r>
    </w:p>
    <w:p w14:paraId="0C39B39A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lastRenderedPageBreak/>
        <w:t>35     (severe* adj3 affective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84)</w:t>
      </w:r>
    </w:p>
    <w:p w14:paraId="1CABDEAF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36     (severe* adj3 mental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7741)</w:t>
      </w:r>
    </w:p>
    <w:p w14:paraId="088A9AD9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37     (severe* adj3 depress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7557)</w:t>
      </w:r>
    </w:p>
    <w:p w14:paraId="48631DF2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38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psychos#s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adj3 depress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2315)</w:t>
      </w:r>
    </w:p>
    <w:p w14:paraId="1D809FB6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39     (serious* adj3 affective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41)</w:t>
      </w:r>
    </w:p>
    <w:p w14:paraId="6A7BD7F1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0     "serious mood*"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1)</w:t>
      </w:r>
    </w:p>
    <w:p w14:paraId="2C1815B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1     (serious* adj3 mental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997)</w:t>
      </w:r>
    </w:p>
    <w:p w14:paraId="3304D25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42     (serious* adj3 depress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524)</w:t>
      </w:r>
    </w:p>
    <w:p w14:paraId="5B050494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3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ardiv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*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adj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dyskine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3772)</w:t>
      </w:r>
    </w:p>
    <w:p w14:paraId="6A8D8079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4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akathis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* o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acathis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585)</w:t>
      </w:r>
    </w:p>
    <w:p w14:paraId="51869293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5     (neuroleptic adj5 malignant adj2 syndrome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871)</w:t>
      </w:r>
    </w:p>
    <w:p w14:paraId="32B1EB78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6     (movement adj5 (disorder or disorders)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3185)</w:t>
      </w:r>
    </w:p>
    <w:p w14:paraId="6EA31ACE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47     neuroleptic-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induc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220)</w:t>
      </w:r>
    </w:p>
    <w:p w14:paraId="0248443B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48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parkinson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*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w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1243)</w:t>
      </w:r>
    </w:p>
    <w:p w14:paraId="296E346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49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Parkinson Disease/ (51177)</w:t>
      </w:r>
    </w:p>
    <w:p w14:paraId="03DDD46E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0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parkinson</w:t>
      </w:r>
      <w:proofErr w:type="gramStart"/>
      <w:r w:rsidRPr="00D6320B">
        <w:rPr>
          <w:rFonts w:ascii="Times New Roman" w:hAnsi="Times New Roman" w:cs="Times New Roman"/>
          <w:sz w:val="20"/>
          <w:szCs w:val="20"/>
        </w:rPr>
        <w:t>?s</w:t>
      </w:r>
      <w:proofErr w:type="spellEnd"/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adj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disease).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 (27782)</w:t>
      </w:r>
    </w:p>
    <w:p w14:paraId="702B251F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1     49 or 50 (52906)</w:t>
      </w:r>
    </w:p>
    <w:p w14:paraId="423C1A10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2     48 not 51 (9824)</w:t>
      </w:r>
    </w:p>
    <w:p w14:paraId="16C09EC6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3     or/13-47</w:t>
      </w:r>
      <w:proofErr w:type="gramStart"/>
      <w:r w:rsidRPr="00D6320B">
        <w:rPr>
          <w:rFonts w:ascii="Times New Roman" w:hAnsi="Times New Roman" w:cs="Times New Roman"/>
          <w:sz w:val="20"/>
          <w:szCs w:val="20"/>
        </w:rPr>
        <w:t>,52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466683)</w:t>
      </w:r>
    </w:p>
    <w:p w14:paraId="7697C5ED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4     randomized controlled trial.pt. (401171)</w:t>
      </w:r>
    </w:p>
    <w:p w14:paraId="3791178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55     controlled clinical trial.pt. (90794)</w:t>
      </w:r>
    </w:p>
    <w:p w14:paraId="544138D7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56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randomized.ab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96222)</w:t>
      </w:r>
    </w:p>
    <w:p w14:paraId="652E67EB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57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placebo.ab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55341)</w:t>
      </w:r>
    </w:p>
    <w:p w14:paraId="40559E14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>58     clinical trials as topic.sh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76780)</w:t>
      </w:r>
    </w:p>
    <w:p w14:paraId="2F9E3AD6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59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randomly.ab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207517)</w:t>
      </w:r>
    </w:p>
    <w:p w14:paraId="6443E7DA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60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trial.t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129163)</w:t>
      </w:r>
    </w:p>
    <w:p w14:paraId="1C22744F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1     54 or 55 or 56 or 57 or 58 or 59 or 60 (913392)</w:t>
      </w:r>
    </w:p>
    <w:p w14:paraId="70D4B391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D6320B">
        <w:rPr>
          <w:rFonts w:ascii="Times New Roman" w:hAnsi="Times New Roman" w:cs="Times New Roman"/>
          <w:sz w:val="20"/>
          <w:szCs w:val="20"/>
        </w:rPr>
        <w:t xml:space="preserve">62    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animals/ not humans.sh.</w:t>
      </w:r>
      <w:proofErr w:type="gramEnd"/>
      <w:r w:rsidRPr="00D6320B">
        <w:rPr>
          <w:rFonts w:ascii="Times New Roman" w:hAnsi="Times New Roman" w:cs="Times New Roman"/>
          <w:sz w:val="20"/>
          <w:szCs w:val="20"/>
        </w:rPr>
        <w:t xml:space="preserve"> (4099178)</w:t>
      </w:r>
    </w:p>
    <w:p w14:paraId="2AF9BCB6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3     61 not 62 (839457)</w:t>
      </w:r>
    </w:p>
    <w:p w14:paraId="49C94F7C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4     10 and 53 and 63 [RCTS] (718)</w:t>
      </w:r>
    </w:p>
    <w:p w14:paraId="4AFB18D2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5     10 and 53 (7226)</w:t>
      </w:r>
    </w:p>
    <w:p w14:paraId="1DF402CA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 xml:space="preserve">66     limit 65 to "reviews (maximizes specificity)" [diabetes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smi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reviews] (258)</w:t>
      </w:r>
    </w:p>
    <w:p w14:paraId="351BB256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7     64 or 66 (922)</w:t>
      </w:r>
    </w:p>
    <w:p w14:paraId="02955481" w14:textId="77777777" w:rsidR="003324A0" w:rsidRPr="00D6320B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8     (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child/ or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infant/ or adolescent/) not </w:t>
      </w:r>
      <w:proofErr w:type="spellStart"/>
      <w:r w:rsidRPr="00D6320B">
        <w:rPr>
          <w:rFonts w:ascii="Times New Roman" w:hAnsi="Times New Roman" w:cs="Times New Roman"/>
          <w:sz w:val="20"/>
          <w:szCs w:val="20"/>
        </w:rPr>
        <w:t>exp</w:t>
      </w:r>
      <w:proofErr w:type="spellEnd"/>
      <w:r w:rsidRPr="00D6320B">
        <w:rPr>
          <w:rFonts w:ascii="Times New Roman" w:hAnsi="Times New Roman" w:cs="Times New Roman"/>
          <w:sz w:val="20"/>
          <w:szCs w:val="20"/>
        </w:rPr>
        <w:t xml:space="preserve"> adult/ (1573938)</w:t>
      </w:r>
    </w:p>
    <w:p w14:paraId="2A6760B2" w14:textId="0541DE2D" w:rsidR="004B5339" w:rsidRDefault="003324A0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  <w:r w:rsidRPr="00D6320B">
        <w:rPr>
          <w:rFonts w:ascii="Times New Roman" w:hAnsi="Times New Roman" w:cs="Times New Roman"/>
          <w:sz w:val="20"/>
          <w:szCs w:val="20"/>
        </w:rPr>
        <w:t>69     67 not 68 [RCTS and Reviews] (882)</w:t>
      </w:r>
    </w:p>
    <w:p w14:paraId="2B9F5C09" w14:textId="77777777" w:rsidR="00673512" w:rsidRDefault="00673512" w:rsidP="00D6320B">
      <w:pPr>
        <w:spacing w:after="80" w:line="240" w:lineRule="auto"/>
        <w:rPr>
          <w:rFonts w:ascii="Times New Roman" w:hAnsi="Times New Roman" w:cs="Times New Roman"/>
          <w:sz w:val="20"/>
          <w:szCs w:val="20"/>
        </w:rPr>
      </w:pPr>
    </w:p>
    <w:p w14:paraId="5F929560" w14:textId="124908A6" w:rsidR="00673512" w:rsidRPr="00673512" w:rsidRDefault="00673512" w:rsidP="00673512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67351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15797C4A" w14:textId="77777777" w:rsidR="00673512" w:rsidRPr="00673512" w:rsidRDefault="00673512" w:rsidP="00DA31F1">
      <w:pPr>
        <w:pStyle w:val="EndNoteBibliography"/>
        <w:tabs>
          <w:tab w:val="left" w:pos="426"/>
        </w:tabs>
        <w:spacing w:after="0" w:line="288" w:lineRule="auto"/>
        <w:rPr>
          <w:rFonts w:ascii="Times New Roman" w:hAnsi="Times New Roman" w:cs="Times New Roman"/>
        </w:rPr>
      </w:pPr>
      <w:r w:rsidRPr="00673512">
        <w:rPr>
          <w:rFonts w:ascii="Times New Roman" w:hAnsi="Times New Roman" w:cs="Times New Roman"/>
          <w:b/>
        </w:rPr>
        <w:fldChar w:fldCharType="begin"/>
      </w:r>
      <w:r w:rsidRPr="00673512">
        <w:rPr>
          <w:rFonts w:ascii="Times New Roman" w:hAnsi="Times New Roman" w:cs="Times New Roman"/>
          <w:b/>
        </w:rPr>
        <w:instrText xml:space="preserve"> ADDIN EN.REFLIST </w:instrText>
      </w:r>
      <w:r w:rsidRPr="00673512">
        <w:rPr>
          <w:rFonts w:ascii="Times New Roman" w:hAnsi="Times New Roman" w:cs="Times New Roman"/>
          <w:b/>
        </w:rPr>
        <w:fldChar w:fldCharType="separate"/>
      </w:r>
      <w:r w:rsidRPr="00673512">
        <w:rPr>
          <w:rFonts w:ascii="Times New Roman" w:hAnsi="Times New Roman" w:cs="Times New Roman"/>
        </w:rPr>
        <w:t>1.</w:t>
      </w:r>
      <w:r w:rsidRPr="00673512">
        <w:rPr>
          <w:rFonts w:ascii="Times New Roman" w:hAnsi="Times New Roman" w:cs="Times New Roman"/>
        </w:rPr>
        <w:tab/>
        <w:t>Baumeister H, Hutter N, Bengel J. Psychological and pharmacological interventions for depression in patients with diabetes mellitus and depression. Cochrane Database Syst Rev. 2012;12: Cd008381.</w:t>
      </w:r>
    </w:p>
    <w:p w14:paraId="70A1D262" w14:textId="77777777" w:rsidR="00673512" w:rsidRPr="00673512" w:rsidRDefault="00673512" w:rsidP="00DA31F1">
      <w:pPr>
        <w:pStyle w:val="EndNoteBibliography"/>
        <w:tabs>
          <w:tab w:val="left" w:pos="426"/>
        </w:tabs>
        <w:spacing w:after="0" w:line="288" w:lineRule="auto"/>
        <w:rPr>
          <w:rFonts w:ascii="Times New Roman" w:hAnsi="Times New Roman" w:cs="Times New Roman"/>
        </w:rPr>
      </w:pPr>
      <w:r w:rsidRPr="00673512">
        <w:rPr>
          <w:rFonts w:ascii="Times New Roman" w:hAnsi="Times New Roman" w:cs="Times New Roman"/>
        </w:rPr>
        <w:t>2.</w:t>
      </w:r>
      <w:r w:rsidRPr="00673512">
        <w:rPr>
          <w:rFonts w:ascii="Times New Roman" w:hAnsi="Times New Roman" w:cs="Times New Roman"/>
        </w:rPr>
        <w:tab/>
        <w:t>Pal K, Eastwood SV, Michie S, Farmer A, Barnard ML, Peacock R, et al. Computer-based interventions to improve self-management in adults with type 2 diabetes: a systematic review and meta-analysis. Diabetes Care. 2014;37(6): 1759-66.</w:t>
      </w:r>
    </w:p>
    <w:p w14:paraId="0B10FFF4" w14:textId="77777777" w:rsidR="00673512" w:rsidRPr="00673512" w:rsidRDefault="00673512" w:rsidP="00DA31F1">
      <w:pPr>
        <w:pStyle w:val="EndNoteBibliography"/>
        <w:tabs>
          <w:tab w:val="left" w:pos="426"/>
        </w:tabs>
        <w:spacing w:after="0" w:line="288" w:lineRule="auto"/>
        <w:rPr>
          <w:rFonts w:ascii="Times New Roman" w:hAnsi="Times New Roman" w:cs="Times New Roman"/>
        </w:rPr>
      </w:pPr>
      <w:r w:rsidRPr="00673512">
        <w:rPr>
          <w:rFonts w:ascii="Times New Roman" w:hAnsi="Times New Roman" w:cs="Times New Roman"/>
        </w:rPr>
        <w:lastRenderedPageBreak/>
        <w:t>3.</w:t>
      </w:r>
      <w:r w:rsidRPr="00673512">
        <w:rPr>
          <w:rFonts w:ascii="Times New Roman" w:hAnsi="Times New Roman" w:cs="Times New Roman"/>
        </w:rPr>
        <w:tab/>
        <w:t>Hunt GE, Siegfried N, Morley K, Sitharthan T, Cleary M. Psychosocial interventions for people with both severe mental illness and substance misuse. Cochrane Database Syst Rev. 2013;10: CD001088.</w:t>
      </w:r>
    </w:p>
    <w:p w14:paraId="2637DAFB" w14:textId="77777777" w:rsidR="00673512" w:rsidRPr="00673512" w:rsidRDefault="00673512" w:rsidP="00DA31F1">
      <w:pPr>
        <w:pStyle w:val="EndNoteBibliography"/>
        <w:tabs>
          <w:tab w:val="left" w:pos="426"/>
        </w:tabs>
        <w:spacing w:line="288" w:lineRule="auto"/>
        <w:rPr>
          <w:rFonts w:ascii="Times New Roman" w:hAnsi="Times New Roman" w:cs="Times New Roman"/>
        </w:rPr>
      </w:pPr>
      <w:r w:rsidRPr="00673512">
        <w:rPr>
          <w:rFonts w:ascii="Times New Roman" w:hAnsi="Times New Roman" w:cs="Times New Roman"/>
        </w:rPr>
        <w:t>4.</w:t>
      </w:r>
      <w:r w:rsidRPr="00673512">
        <w:rPr>
          <w:rFonts w:ascii="Times New Roman" w:hAnsi="Times New Roman" w:cs="Times New Roman"/>
        </w:rPr>
        <w:tab/>
        <w:t xml:space="preserve">Lefebvre C, Manheimer E, Glanville J. Chapter 6: Searching for studies. 2011. In: Cochrane Handbook for Systematic Reviews of Interventions Version 5.1.0 [Internet]. </w:t>
      </w:r>
      <w:hyperlink r:id="rId9" w:history="1">
        <w:r w:rsidRPr="00673512">
          <w:rPr>
            <w:rStyle w:val="Hyperlink"/>
            <w:rFonts w:ascii="Times New Roman" w:hAnsi="Times New Roman" w:cs="Times New Roman"/>
          </w:rPr>
          <w:t>www.cochrane-handbook.org:</w:t>
        </w:r>
      </w:hyperlink>
      <w:r w:rsidRPr="00673512">
        <w:rPr>
          <w:rFonts w:ascii="Times New Roman" w:hAnsi="Times New Roman" w:cs="Times New Roman"/>
        </w:rPr>
        <w:t xml:space="preserve"> The Cochrane Collaboration.</w:t>
      </w:r>
    </w:p>
    <w:p w14:paraId="5CD88F83" w14:textId="0EF3FAA8" w:rsidR="002E20C2" w:rsidRPr="005010FD" w:rsidRDefault="00673512" w:rsidP="00365AA4">
      <w:pPr>
        <w:tabs>
          <w:tab w:val="left" w:pos="426"/>
        </w:tabs>
        <w:spacing w:after="80" w:line="288" w:lineRule="auto"/>
        <w:rPr>
          <w:rFonts w:ascii="Times New Roman" w:hAnsi="Times New Roman" w:cs="Times New Roman"/>
          <w:b/>
          <w:sz w:val="24"/>
          <w:szCs w:val="24"/>
        </w:rPr>
      </w:pPr>
      <w:r w:rsidRPr="00673512">
        <w:rPr>
          <w:rFonts w:ascii="Times New Roman" w:hAnsi="Times New Roman" w:cs="Times New Roman"/>
          <w:b/>
        </w:rPr>
        <w:fldChar w:fldCharType="end"/>
      </w:r>
      <w:bookmarkStart w:id="0" w:name="_GoBack"/>
      <w:bookmarkEnd w:id="0"/>
    </w:p>
    <w:sectPr w:rsidR="002E20C2" w:rsidRPr="005010FD" w:rsidSect="00365AA4">
      <w:footerReference w:type="default" r:id="rId10"/>
      <w:pgSz w:w="11906" w:h="16838"/>
      <w:pgMar w:top="1440" w:right="1440" w:bottom="1440" w:left="1440" w:header="709" w:footer="454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1B1BAF6" w15:done="0"/>
  <w15:commentEx w15:paraId="4A5E5E0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521D62E" w14:textId="77777777" w:rsidR="00654B51" w:rsidRDefault="00654B51" w:rsidP="007F33C5">
      <w:pPr>
        <w:spacing w:after="0" w:line="240" w:lineRule="auto"/>
      </w:pPr>
      <w:r>
        <w:separator/>
      </w:r>
    </w:p>
  </w:endnote>
  <w:endnote w:type="continuationSeparator" w:id="0">
    <w:p w14:paraId="049F34A4" w14:textId="77777777" w:rsidR="00654B51" w:rsidRDefault="00654B51" w:rsidP="007F33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74944726"/>
      <w:docPartObj>
        <w:docPartGallery w:val="Page Numbers (Bottom of Page)"/>
        <w:docPartUnique/>
      </w:docPartObj>
    </w:sdtPr>
    <w:sdtEndPr/>
    <w:sdtContent>
      <w:sdt>
        <w:sdtPr>
          <w:id w:val="-1849099058"/>
          <w:docPartObj>
            <w:docPartGallery w:val="Page Numbers (Top of Page)"/>
            <w:docPartUnique/>
          </w:docPartObj>
        </w:sdtPr>
        <w:sdtEndPr/>
        <w:sdtContent>
          <w:p w14:paraId="00C4B4D4" w14:textId="77777777" w:rsidR="00654B51" w:rsidRDefault="00654B51" w:rsidP="00CD522D">
            <w:pPr>
              <w:pStyle w:val="Footer"/>
              <w:jc w:val="center"/>
            </w:pPr>
            <w:r w:rsidRPr="00C1057D">
              <w:rPr>
                <w:rFonts w:ascii="Times New Roman" w:hAnsi="Times New Roman" w:cs="Times New Roman"/>
                <w:sz w:val="20"/>
                <w:szCs w:val="20"/>
              </w:rPr>
              <w:t xml:space="preserve">Page </w: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/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 PAGE </w:instrTex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separate"/>
            </w:r>
            <w:r w:rsidR="00365AA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1</w: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  <w:r w:rsidRPr="00C1057D"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/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 NUMPAGES  </w:instrTex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separate"/>
            </w:r>
            <w:r w:rsidR="00365AA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</w:rPr>
              <w:t>3</w:t>
            </w:r>
            <w:r w:rsidRPr="00C105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B3C0BE" w14:textId="77777777" w:rsidR="00654B51" w:rsidRDefault="00654B51" w:rsidP="007F33C5">
      <w:pPr>
        <w:spacing w:after="0" w:line="240" w:lineRule="auto"/>
      </w:pPr>
      <w:r>
        <w:separator/>
      </w:r>
    </w:p>
  </w:footnote>
  <w:footnote w:type="continuationSeparator" w:id="0">
    <w:p w14:paraId="497AD73E" w14:textId="77777777" w:rsidR="00654B51" w:rsidRDefault="00654B51" w:rsidP="007F33C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E166A9"/>
    <w:multiLevelType w:val="hybridMultilevel"/>
    <w:tmpl w:val="48787B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FEC5525"/>
    <w:multiLevelType w:val="hybridMultilevel"/>
    <w:tmpl w:val="20D6F68C"/>
    <w:lvl w:ilvl="0" w:tplc="C33099F0">
      <w:start w:val="1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3F876DE"/>
    <w:multiLevelType w:val="hybridMultilevel"/>
    <w:tmpl w:val="F0905CD4"/>
    <w:lvl w:ilvl="0" w:tplc="0F92C55C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A256120"/>
    <w:multiLevelType w:val="hybridMultilevel"/>
    <w:tmpl w:val="67F0F61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3C63865"/>
    <w:multiLevelType w:val="hybridMultilevel"/>
    <w:tmpl w:val="6B5063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5161B05"/>
    <w:multiLevelType w:val="hybridMultilevel"/>
    <w:tmpl w:val="71F413E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5AA58E9"/>
    <w:multiLevelType w:val="hybridMultilevel"/>
    <w:tmpl w:val="AFBC4DD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A1A652D"/>
    <w:multiLevelType w:val="hybridMultilevel"/>
    <w:tmpl w:val="6206F0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FCF643D"/>
    <w:multiLevelType w:val="hybridMultilevel"/>
    <w:tmpl w:val="A1A6F9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1CE6B66"/>
    <w:multiLevelType w:val="hybridMultilevel"/>
    <w:tmpl w:val="9DE605FE"/>
    <w:lvl w:ilvl="0" w:tplc="495A9848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B5315AB"/>
    <w:multiLevelType w:val="hybridMultilevel"/>
    <w:tmpl w:val="0510B8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0"/>
  </w:num>
  <w:num w:numId="3">
    <w:abstractNumId w:val="7"/>
  </w:num>
  <w:num w:numId="4">
    <w:abstractNumId w:val="6"/>
  </w:num>
  <w:num w:numId="5">
    <w:abstractNumId w:val="3"/>
  </w:num>
  <w:num w:numId="6">
    <w:abstractNumId w:val="5"/>
  </w:num>
  <w:num w:numId="7">
    <w:abstractNumId w:val="4"/>
  </w:num>
  <w:num w:numId="8">
    <w:abstractNumId w:val="0"/>
  </w:num>
  <w:num w:numId="9">
    <w:abstractNumId w:val="2"/>
  </w:num>
  <w:num w:numId="10">
    <w:abstractNumId w:val="9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qua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a0w55s2j2ztwlexxzzvdvsifvf92fadwxx5&quot;&gt;JT EndNote Library-Saved&lt;record-ids&gt;&lt;item&gt;281&lt;/item&gt;&lt;item&gt;382&lt;/item&gt;&lt;item&gt;1156&lt;/item&gt;&lt;item&gt;1158&lt;/item&gt;&lt;/record-ids&gt;&lt;/item&gt;&lt;/Libraries&gt;"/>
  </w:docVars>
  <w:rsids>
    <w:rsidRoot w:val="0065053D"/>
    <w:rsid w:val="000003FA"/>
    <w:rsid w:val="000012A9"/>
    <w:rsid w:val="000028E5"/>
    <w:rsid w:val="00003A62"/>
    <w:rsid w:val="00004320"/>
    <w:rsid w:val="0000494A"/>
    <w:rsid w:val="000057E8"/>
    <w:rsid w:val="00006941"/>
    <w:rsid w:val="00010B1D"/>
    <w:rsid w:val="00010CE0"/>
    <w:rsid w:val="00012D94"/>
    <w:rsid w:val="0001348E"/>
    <w:rsid w:val="0001361E"/>
    <w:rsid w:val="0001364F"/>
    <w:rsid w:val="00014777"/>
    <w:rsid w:val="00014A07"/>
    <w:rsid w:val="00014DE7"/>
    <w:rsid w:val="00015CDA"/>
    <w:rsid w:val="0001626F"/>
    <w:rsid w:val="00016EB6"/>
    <w:rsid w:val="00017550"/>
    <w:rsid w:val="000176A7"/>
    <w:rsid w:val="00017B0F"/>
    <w:rsid w:val="00017C29"/>
    <w:rsid w:val="0002136B"/>
    <w:rsid w:val="000215C4"/>
    <w:rsid w:val="000216B6"/>
    <w:rsid w:val="000216BA"/>
    <w:rsid w:val="00022829"/>
    <w:rsid w:val="00025A58"/>
    <w:rsid w:val="00026AA5"/>
    <w:rsid w:val="00027BEB"/>
    <w:rsid w:val="00030356"/>
    <w:rsid w:val="000303B9"/>
    <w:rsid w:val="00030E24"/>
    <w:rsid w:val="00031753"/>
    <w:rsid w:val="00031834"/>
    <w:rsid w:val="00032172"/>
    <w:rsid w:val="00033C4A"/>
    <w:rsid w:val="0003428F"/>
    <w:rsid w:val="00034408"/>
    <w:rsid w:val="00035F5E"/>
    <w:rsid w:val="000361E5"/>
    <w:rsid w:val="00036B7E"/>
    <w:rsid w:val="00037A9B"/>
    <w:rsid w:val="000403ED"/>
    <w:rsid w:val="00043486"/>
    <w:rsid w:val="00044496"/>
    <w:rsid w:val="00045315"/>
    <w:rsid w:val="00045F4A"/>
    <w:rsid w:val="000478A3"/>
    <w:rsid w:val="00050205"/>
    <w:rsid w:val="00052D6F"/>
    <w:rsid w:val="000530FF"/>
    <w:rsid w:val="00054114"/>
    <w:rsid w:val="0005446B"/>
    <w:rsid w:val="00056915"/>
    <w:rsid w:val="000570F7"/>
    <w:rsid w:val="00057249"/>
    <w:rsid w:val="00060C62"/>
    <w:rsid w:val="00061E35"/>
    <w:rsid w:val="00061F15"/>
    <w:rsid w:val="00063202"/>
    <w:rsid w:val="00063A61"/>
    <w:rsid w:val="0006411A"/>
    <w:rsid w:val="000644B3"/>
    <w:rsid w:val="0006496B"/>
    <w:rsid w:val="00070499"/>
    <w:rsid w:val="00070A3E"/>
    <w:rsid w:val="00071874"/>
    <w:rsid w:val="00071887"/>
    <w:rsid w:val="00071D62"/>
    <w:rsid w:val="00071EF3"/>
    <w:rsid w:val="00072C04"/>
    <w:rsid w:val="0007452C"/>
    <w:rsid w:val="00074FEB"/>
    <w:rsid w:val="000750C2"/>
    <w:rsid w:val="0007521E"/>
    <w:rsid w:val="00075245"/>
    <w:rsid w:val="00075830"/>
    <w:rsid w:val="00076175"/>
    <w:rsid w:val="00077586"/>
    <w:rsid w:val="00077B8A"/>
    <w:rsid w:val="00082012"/>
    <w:rsid w:val="00082D71"/>
    <w:rsid w:val="000837F5"/>
    <w:rsid w:val="00083EF2"/>
    <w:rsid w:val="00084593"/>
    <w:rsid w:val="0008574C"/>
    <w:rsid w:val="0008656F"/>
    <w:rsid w:val="00086D39"/>
    <w:rsid w:val="0008721D"/>
    <w:rsid w:val="00087430"/>
    <w:rsid w:val="000875A9"/>
    <w:rsid w:val="00091A1B"/>
    <w:rsid w:val="00092E29"/>
    <w:rsid w:val="00093001"/>
    <w:rsid w:val="0009451A"/>
    <w:rsid w:val="000945C0"/>
    <w:rsid w:val="00095034"/>
    <w:rsid w:val="0009648A"/>
    <w:rsid w:val="00096D81"/>
    <w:rsid w:val="000A10FC"/>
    <w:rsid w:val="000A1675"/>
    <w:rsid w:val="000A1DD9"/>
    <w:rsid w:val="000A1E26"/>
    <w:rsid w:val="000A2CA6"/>
    <w:rsid w:val="000A2CCF"/>
    <w:rsid w:val="000A35DA"/>
    <w:rsid w:val="000A648D"/>
    <w:rsid w:val="000A7DD4"/>
    <w:rsid w:val="000B102F"/>
    <w:rsid w:val="000B1A6B"/>
    <w:rsid w:val="000B1F45"/>
    <w:rsid w:val="000B4B73"/>
    <w:rsid w:val="000B4E52"/>
    <w:rsid w:val="000B5159"/>
    <w:rsid w:val="000B5437"/>
    <w:rsid w:val="000B75EB"/>
    <w:rsid w:val="000B7C6F"/>
    <w:rsid w:val="000C1BF4"/>
    <w:rsid w:val="000C1D7E"/>
    <w:rsid w:val="000C2CE4"/>
    <w:rsid w:val="000C304D"/>
    <w:rsid w:val="000C35B0"/>
    <w:rsid w:val="000C6F92"/>
    <w:rsid w:val="000C776F"/>
    <w:rsid w:val="000C7C11"/>
    <w:rsid w:val="000D0CE0"/>
    <w:rsid w:val="000D2270"/>
    <w:rsid w:val="000D2E0B"/>
    <w:rsid w:val="000D54D0"/>
    <w:rsid w:val="000D6A4B"/>
    <w:rsid w:val="000D7334"/>
    <w:rsid w:val="000D75F0"/>
    <w:rsid w:val="000D7FA8"/>
    <w:rsid w:val="000E0640"/>
    <w:rsid w:val="000E2106"/>
    <w:rsid w:val="000E4D18"/>
    <w:rsid w:val="000E5074"/>
    <w:rsid w:val="000E6F00"/>
    <w:rsid w:val="000E78D5"/>
    <w:rsid w:val="000F045C"/>
    <w:rsid w:val="000F04A7"/>
    <w:rsid w:val="000F0F4C"/>
    <w:rsid w:val="000F1BC8"/>
    <w:rsid w:val="000F1DC0"/>
    <w:rsid w:val="000F27FE"/>
    <w:rsid w:val="000F2BE8"/>
    <w:rsid w:val="000F40BF"/>
    <w:rsid w:val="000F4309"/>
    <w:rsid w:val="000F4DF6"/>
    <w:rsid w:val="000F519A"/>
    <w:rsid w:val="000F592C"/>
    <w:rsid w:val="000F7123"/>
    <w:rsid w:val="00100782"/>
    <w:rsid w:val="001010D8"/>
    <w:rsid w:val="00102969"/>
    <w:rsid w:val="00106C33"/>
    <w:rsid w:val="00106CFA"/>
    <w:rsid w:val="00107BD0"/>
    <w:rsid w:val="00111C8A"/>
    <w:rsid w:val="001122A9"/>
    <w:rsid w:val="00112825"/>
    <w:rsid w:val="00112FF6"/>
    <w:rsid w:val="00113268"/>
    <w:rsid w:val="0011332F"/>
    <w:rsid w:val="00113937"/>
    <w:rsid w:val="00113B6B"/>
    <w:rsid w:val="00113E65"/>
    <w:rsid w:val="00113EC8"/>
    <w:rsid w:val="00114273"/>
    <w:rsid w:val="001155B1"/>
    <w:rsid w:val="00115821"/>
    <w:rsid w:val="00116DD0"/>
    <w:rsid w:val="00117548"/>
    <w:rsid w:val="001178A1"/>
    <w:rsid w:val="001179DB"/>
    <w:rsid w:val="00117D37"/>
    <w:rsid w:val="00120158"/>
    <w:rsid w:val="00120B98"/>
    <w:rsid w:val="00121703"/>
    <w:rsid w:val="001245BD"/>
    <w:rsid w:val="00124851"/>
    <w:rsid w:val="00125E24"/>
    <w:rsid w:val="00125FF3"/>
    <w:rsid w:val="00126A18"/>
    <w:rsid w:val="00127C6D"/>
    <w:rsid w:val="001303DC"/>
    <w:rsid w:val="001308BF"/>
    <w:rsid w:val="00130F70"/>
    <w:rsid w:val="00131FA0"/>
    <w:rsid w:val="00132969"/>
    <w:rsid w:val="00132C9C"/>
    <w:rsid w:val="00133149"/>
    <w:rsid w:val="00133DC7"/>
    <w:rsid w:val="00134E11"/>
    <w:rsid w:val="00136922"/>
    <w:rsid w:val="0014140C"/>
    <w:rsid w:val="00142D34"/>
    <w:rsid w:val="0014341B"/>
    <w:rsid w:val="0014485F"/>
    <w:rsid w:val="00145463"/>
    <w:rsid w:val="001458A0"/>
    <w:rsid w:val="00145ECD"/>
    <w:rsid w:val="00146625"/>
    <w:rsid w:val="001475F1"/>
    <w:rsid w:val="001528C9"/>
    <w:rsid w:val="0015307D"/>
    <w:rsid w:val="00153601"/>
    <w:rsid w:val="00154065"/>
    <w:rsid w:val="00155D43"/>
    <w:rsid w:val="001560EC"/>
    <w:rsid w:val="0015652E"/>
    <w:rsid w:val="00157687"/>
    <w:rsid w:val="00157CC8"/>
    <w:rsid w:val="001617B9"/>
    <w:rsid w:val="00161CF5"/>
    <w:rsid w:val="00164283"/>
    <w:rsid w:val="00164F32"/>
    <w:rsid w:val="001652C1"/>
    <w:rsid w:val="0016657D"/>
    <w:rsid w:val="0016741D"/>
    <w:rsid w:val="00170919"/>
    <w:rsid w:val="00171C2D"/>
    <w:rsid w:val="001724FB"/>
    <w:rsid w:val="001732F3"/>
    <w:rsid w:val="00175284"/>
    <w:rsid w:val="00175A02"/>
    <w:rsid w:val="00177213"/>
    <w:rsid w:val="00180C97"/>
    <w:rsid w:val="0018175F"/>
    <w:rsid w:val="00183649"/>
    <w:rsid w:val="00183D47"/>
    <w:rsid w:val="00184247"/>
    <w:rsid w:val="001843FA"/>
    <w:rsid w:val="001848CA"/>
    <w:rsid w:val="00184D0B"/>
    <w:rsid w:val="001854EB"/>
    <w:rsid w:val="00185C48"/>
    <w:rsid w:val="001865F4"/>
    <w:rsid w:val="00186C46"/>
    <w:rsid w:val="001879C4"/>
    <w:rsid w:val="00187C0F"/>
    <w:rsid w:val="00187DC3"/>
    <w:rsid w:val="0019128C"/>
    <w:rsid w:val="00192579"/>
    <w:rsid w:val="00192DD8"/>
    <w:rsid w:val="0019496E"/>
    <w:rsid w:val="001955E4"/>
    <w:rsid w:val="001956FF"/>
    <w:rsid w:val="001A0C71"/>
    <w:rsid w:val="001A0F76"/>
    <w:rsid w:val="001A209C"/>
    <w:rsid w:val="001A24A0"/>
    <w:rsid w:val="001A395C"/>
    <w:rsid w:val="001A5776"/>
    <w:rsid w:val="001A587E"/>
    <w:rsid w:val="001A6DC8"/>
    <w:rsid w:val="001A6E51"/>
    <w:rsid w:val="001A6F80"/>
    <w:rsid w:val="001A70F7"/>
    <w:rsid w:val="001B05C1"/>
    <w:rsid w:val="001B1882"/>
    <w:rsid w:val="001B1F02"/>
    <w:rsid w:val="001B21CA"/>
    <w:rsid w:val="001B4EED"/>
    <w:rsid w:val="001B52D9"/>
    <w:rsid w:val="001B6AB3"/>
    <w:rsid w:val="001C0326"/>
    <w:rsid w:val="001C0E59"/>
    <w:rsid w:val="001C1150"/>
    <w:rsid w:val="001C2084"/>
    <w:rsid w:val="001C2DC7"/>
    <w:rsid w:val="001C3A28"/>
    <w:rsid w:val="001C6175"/>
    <w:rsid w:val="001C629B"/>
    <w:rsid w:val="001C6364"/>
    <w:rsid w:val="001C6BE9"/>
    <w:rsid w:val="001C71B6"/>
    <w:rsid w:val="001C781C"/>
    <w:rsid w:val="001D03A5"/>
    <w:rsid w:val="001D0986"/>
    <w:rsid w:val="001D29B9"/>
    <w:rsid w:val="001D2ECC"/>
    <w:rsid w:val="001D4FD3"/>
    <w:rsid w:val="001D5785"/>
    <w:rsid w:val="001D61AC"/>
    <w:rsid w:val="001D61CF"/>
    <w:rsid w:val="001D755D"/>
    <w:rsid w:val="001D766B"/>
    <w:rsid w:val="001E017F"/>
    <w:rsid w:val="001E0A19"/>
    <w:rsid w:val="001E1BE7"/>
    <w:rsid w:val="001E21CF"/>
    <w:rsid w:val="001E383F"/>
    <w:rsid w:val="001E4E17"/>
    <w:rsid w:val="001E6109"/>
    <w:rsid w:val="001E7773"/>
    <w:rsid w:val="001F0391"/>
    <w:rsid w:val="001F316B"/>
    <w:rsid w:val="001F3F5C"/>
    <w:rsid w:val="001F41C5"/>
    <w:rsid w:val="001F49F9"/>
    <w:rsid w:val="001F51B2"/>
    <w:rsid w:val="001F531B"/>
    <w:rsid w:val="001F62B0"/>
    <w:rsid w:val="001F6ACE"/>
    <w:rsid w:val="001F6DDD"/>
    <w:rsid w:val="001F73AB"/>
    <w:rsid w:val="0020123E"/>
    <w:rsid w:val="00201E65"/>
    <w:rsid w:val="0020405F"/>
    <w:rsid w:val="00204634"/>
    <w:rsid w:val="00204AE5"/>
    <w:rsid w:val="002051B5"/>
    <w:rsid w:val="00207C27"/>
    <w:rsid w:val="00207CCD"/>
    <w:rsid w:val="00210593"/>
    <w:rsid w:val="00210611"/>
    <w:rsid w:val="002111A0"/>
    <w:rsid w:val="002117C1"/>
    <w:rsid w:val="0021400A"/>
    <w:rsid w:val="00215606"/>
    <w:rsid w:val="00216DF8"/>
    <w:rsid w:val="002172B4"/>
    <w:rsid w:val="00220FB6"/>
    <w:rsid w:val="00221122"/>
    <w:rsid w:val="0022118B"/>
    <w:rsid w:val="0022240F"/>
    <w:rsid w:val="00222A58"/>
    <w:rsid w:val="00223582"/>
    <w:rsid w:val="00223D57"/>
    <w:rsid w:val="00224B63"/>
    <w:rsid w:val="00225B8F"/>
    <w:rsid w:val="002261A8"/>
    <w:rsid w:val="00226B40"/>
    <w:rsid w:val="002304AE"/>
    <w:rsid w:val="0023070E"/>
    <w:rsid w:val="00230CB3"/>
    <w:rsid w:val="00230E11"/>
    <w:rsid w:val="0023121A"/>
    <w:rsid w:val="00231AA8"/>
    <w:rsid w:val="002338F1"/>
    <w:rsid w:val="002344BD"/>
    <w:rsid w:val="002368BD"/>
    <w:rsid w:val="00236964"/>
    <w:rsid w:val="00237377"/>
    <w:rsid w:val="00237569"/>
    <w:rsid w:val="002402FD"/>
    <w:rsid w:val="002405E0"/>
    <w:rsid w:val="00240A3B"/>
    <w:rsid w:val="00242591"/>
    <w:rsid w:val="002445F0"/>
    <w:rsid w:val="00244A8C"/>
    <w:rsid w:val="00246D47"/>
    <w:rsid w:val="0024755D"/>
    <w:rsid w:val="00247EB8"/>
    <w:rsid w:val="00250390"/>
    <w:rsid w:val="002503BB"/>
    <w:rsid w:val="00251DB6"/>
    <w:rsid w:val="00253384"/>
    <w:rsid w:val="00256917"/>
    <w:rsid w:val="00257B47"/>
    <w:rsid w:val="00260500"/>
    <w:rsid w:val="00260C48"/>
    <w:rsid w:val="00260DC2"/>
    <w:rsid w:val="00261375"/>
    <w:rsid w:val="00261CEF"/>
    <w:rsid w:val="00261E89"/>
    <w:rsid w:val="0026236F"/>
    <w:rsid w:val="002624E1"/>
    <w:rsid w:val="002624EB"/>
    <w:rsid w:val="00263A40"/>
    <w:rsid w:val="00263C46"/>
    <w:rsid w:val="00263FF5"/>
    <w:rsid w:val="00264497"/>
    <w:rsid w:val="00265836"/>
    <w:rsid w:val="002705C5"/>
    <w:rsid w:val="00270971"/>
    <w:rsid w:val="0027171E"/>
    <w:rsid w:val="00271AE5"/>
    <w:rsid w:val="0027471F"/>
    <w:rsid w:val="002748BE"/>
    <w:rsid w:val="00276003"/>
    <w:rsid w:val="00276DE3"/>
    <w:rsid w:val="0027739A"/>
    <w:rsid w:val="00277A15"/>
    <w:rsid w:val="00277A38"/>
    <w:rsid w:val="00277F82"/>
    <w:rsid w:val="00281297"/>
    <w:rsid w:val="002828AE"/>
    <w:rsid w:val="002828CC"/>
    <w:rsid w:val="00283594"/>
    <w:rsid w:val="00283606"/>
    <w:rsid w:val="00283728"/>
    <w:rsid w:val="002846BB"/>
    <w:rsid w:val="00284E2F"/>
    <w:rsid w:val="00285B3E"/>
    <w:rsid w:val="002867B0"/>
    <w:rsid w:val="00287BA5"/>
    <w:rsid w:val="00290A3C"/>
    <w:rsid w:val="00291AD3"/>
    <w:rsid w:val="002924A7"/>
    <w:rsid w:val="002937AC"/>
    <w:rsid w:val="0029497B"/>
    <w:rsid w:val="00296750"/>
    <w:rsid w:val="00296AB7"/>
    <w:rsid w:val="00296D63"/>
    <w:rsid w:val="002970AC"/>
    <w:rsid w:val="002A0022"/>
    <w:rsid w:val="002A08A3"/>
    <w:rsid w:val="002A1A2B"/>
    <w:rsid w:val="002A1C45"/>
    <w:rsid w:val="002A2B1B"/>
    <w:rsid w:val="002A33B5"/>
    <w:rsid w:val="002B050A"/>
    <w:rsid w:val="002B0C7D"/>
    <w:rsid w:val="002B0E7C"/>
    <w:rsid w:val="002B18EA"/>
    <w:rsid w:val="002B2172"/>
    <w:rsid w:val="002B2A91"/>
    <w:rsid w:val="002B3759"/>
    <w:rsid w:val="002B400A"/>
    <w:rsid w:val="002B41DD"/>
    <w:rsid w:val="002B46EF"/>
    <w:rsid w:val="002B4A00"/>
    <w:rsid w:val="002B6EED"/>
    <w:rsid w:val="002C062F"/>
    <w:rsid w:val="002C27A8"/>
    <w:rsid w:val="002C280A"/>
    <w:rsid w:val="002C2CBE"/>
    <w:rsid w:val="002C2E16"/>
    <w:rsid w:val="002C3848"/>
    <w:rsid w:val="002C4123"/>
    <w:rsid w:val="002C4DF4"/>
    <w:rsid w:val="002C4E34"/>
    <w:rsid w:val="002C4F88"/>
    <w:rsid w:val="002C5006"/>
    <w:rsid w:val="002C558C"/>
    <w:rsid w:val="002C6219"/>
    <w:rsid w:val="002C697A"/>
    <w:rsid w:val="002C6BD7"/>
    <w:rsid w:val="002C72C4"/>
    <w:rsid w:val="002C7CBA"/>
    <w:rsid w:val="002D1700"/>
    <w:rsid w:val="002D24C3"/>
    <w:rsid w:val="002D35FC"/>
    <w:rsid w:val="002D375D"/>
    <w:rsid w:val="002D5FF3"/>
    <w:rsid w:val="002D61DF"/>
    <w:rsid w:val="002D62D8"/>
    <w:rsid w:val="002D7155"/>
    <w:rsid w:val="002E02FE"/>
    <w:rsid w:val="002E035D"/>
    <w:rsid w:val="002E0D03"/>
    <w:rsid w:val="002E1444"/>
    <w:rsid w:val="002E19ED"/>
    <w:rsid w:val="002E20C2"/>
    <w:rsid w:val="002E37AC"/>
    <w:rsid w:val="002E54EB"/>
    <w:rsid w:val="002E584B"/>
    <w:rsid w:val="002E5FC2"/>
    <w:rsid w:val="002E61AE"/>
    <w:rsid w:val="002E67C2"/>
    <w:rsid w:val="002E6A3E"/>
    <w:rsid w:val="002E7340"/>
    <w:rsid w:val="002E7B6D"/>
    <w:rsid w:val="002E7EE7"/>
    <w:rsid w:val="002F093F"/>
    <w:rsid w:val="002F095F"/>
    <w:rsid w:val="002F0977"/>
    <w:rsid w:val="002F4CC1"/>
    <w:rsid w:val="002F50CF"/>
    <w:rsid w:val="002F52DD"/>
    <w:rsid w:val="002F5380"/>
    <w:rsid w:val="002F6AAB"/>
    <w:rsid w:val="00301DAB"/>
    <w:rsid w:val="003023E4"/>
    <w:rsid w:val="0030258B"/>
    <w:rsid w:val="003029A1"/>
    <w:rsid w:val="003042F1"/>
    <w:rsid w:val="003069A1"/>
    <w:rsid w:val="00307206"/>
    <w:rsid w:val="003074BB"/>
    <w:rsid w:val="003079F7"/>
    <w:rsid w:val="00310414"/>
    <w:rsid w:val="0031058E"/>
    <w:rsid w:val="00311B48"/>
    <w:rsid w:val="00311E62"/>
    <w:rsid w:val="003128C6"/>
    <w:rsid w:val="00312A70"/>
    <w:rsid w:val="00314BAC"/>
    <w:rsid w:val="00316511"/>
    <w:rsid w:val="00317228"/>
    <w:rsid w:val="00317331"/>
    <w:rsid w:val="00317A93"/>
    <w:rsid w:val="00317DD9"/>
    <w:rsid w:val="00321326"/>
    <w:rsid w:val="003218AC"/>
    <w:rsid w:val="00322676"/>
    <w:rsid w:val="00323213"/>
    <w:rsid w:val="0032360F"/>
    <w:rsid w:val="00323C5A"/>
    <w:rsid w:val="00323CCA"/>
    <w:rsid w:val="0032485A"/>
    <w:rsid w:val="00326EC5"/>
    <w:rsid w:val="00327777"/>
    <w:rsid w:val="0033161B"/>
    <w:rsid w:val="0033220B"/>
    <w:rsid w:val="003324A0"/>
    <w:rsid w:val="003324D5"/>
    <w:rsid w:val="00332714"/>
    <w:rsid w:val="00332BD7"/>
    <w:rsid w:val="00333B51"/>
    <w:rsid w:val="00333F13"/>
    <w:rsid w:val="00334449"/>
    <w:rsid w:val="00334B5A"/>
    <w:rsid w:val="0033586F"/>
    <w:rsid w:val="00337FBA"/>
    <w:rsid w:val="00340198"/>
    <w:rsid w:val="003404E7"/>
    <w:rsid w:val="00340D19"/>
    <w:rsid w:val="00341970"/>
    <w:rsid w:val="003435F7"/>
    <w:rsid w:val="00343C55"/>
    <w:rsid w:val="00343E8A"/>
    <w:rsid w:val="003440D2"/>
    <w:rsid w:val="0034420C"/>
    <w:rsid w:val="003447E9"/>
    <w:rsid w:val="0034493F"/>
    <w:rsid w:val="00344BEC"/>
    <w:rsid w:val="0034520E"/>
    <w:rsid w:val="00346641"/>
    <w:rsid w:val="0034683C"/>
    <w:rsid w:val="00346AD0"/>
    <w:rsid w:val="00346B77"/>
    <w:rsid w:val="00347AF6"/>
    <w:rsid w:val="00350268"/>
    <w:rsid w:val="00350C8E"/>
    <w:rsid w:val="00350FF9"/>
    <w:rsid w:val="00352B12"/>
    <w:rsid w:val="0035394C"/>
    <w:rsid w:val="00356C77"/>
    <w:rsid w:val="00357A87"/>
    <w:rsid w:val="0036060D"/>
    <w:rsid w:val="003638B2"/>
    <w:rsid w:val="00363E6F"/>
    <w:rsid w:val="003647ED"/>
    <w:rsid w:val="00364A6A"/>
    <w:rsid w:val="00365AA4"/>
    <w:rsid w:val="00370741"/>
    <w:rsid w:val="00370F63"/>
    <w:rsid w:val="00372198"/>
    <w:rsid w:val="0037314A"/>
    <w:rsid w:val="0037336C"/>
    <w:rsid w:val="003738A9"/>
    <w:rsid w:val="00374149"/>
    <w:rsid w:val="00374919"/>
    <w:rsid w:val="00374A62"/>
    <w:rsid w:val="0037536D"/>
    <w:rsid w:val="003763E7"/>
    <w:rsid w:val="00377D8C"/>
    <w:rsid w:val="003819C0"/>
    <w:rsid w:val="0038215B"/>
    <w:rsid w:val="00382436"/>
    <w:rsid w:val="00384471"/>
    <w:rsid w:val="00384A6F"/>
    <w:rsid w:val="003868D8"/>
    <w:rsid w:val="00387073"/>
    <w:rsid w:val="00390456"/>
    <w:rsid w:val="00391007"/>
    <w:rsid w:val="00391E9D"/>
    <w:rsid w:val="00392E87"/>
    <w:rsid w:val="003935E4"/>
    <w:rsid w:val="00393930"/>
    <w:rsid w:val="00394A71"/>
    <w:rsid w:val="0039637C"/>
    <w:rsid w:val="0039684F"/>
    <w:rsid w:val="003969B5"/>
    <w:rsid w:val="00396EA4"/>
    <w:rsid w:val="00397093"/>
    <w:rsid w:val="0039714D"/>
    <w:rsid w:val="003977A4"/>
    <w:rsid w:val="00397A16"/>
    <w:rsid w:val="003A0928"/>
    <w:rsid w:val="003A1B18"/>
    <w:rsid w:val="003A1EA1"/>
    <w:rsid w:val="003A2F58"/>
    <w:rsid w:val="003A30B3"/>
    <w:rsid w:val="003A42DB"/>
    <w:rsid w:val="003A4E9B"/>
    <w:rsid w:val="003A581C"/>
    <w:rsid w:val="003A5D1C"/>
    <w:rsid w:val="003A61BF"/>
    <w:rsid w:val="003A6304"/>
    <w:rsid w:val="003A63A3"/>
    <w:rsid w:val="003A63C7"/>
    <w:rsid w:val="003A724B"/>
    <w:rsid w:val="003A7D44"/>
    <w:rsid w:val="003B04CA"/>
    <w:rsid w:val="003B0FC6"/>
    <w:rsid w:val="003B1E14"/>
    <w:rsid w:val="003B2168"/>
    <w:rsid w:val="003B2A5B"/>
    <w:rsid w:val="003B52E6"/>
    <w:rsid w:val="003B635A"/>
    <w:rsid w:val="003B66A7"/>
    <w:rsid w:val="003B6836"/>
    <w:rsid w:val="003B7E73"/>
    <w:rsid w:val="003C0065"/>
    <w:rsid w:val="003C02DD"/>
    <w:rsid w:val="003C14EC"/>
    <w:rsid w:val="003C177C"/>
    <w:rsid w:val="003C262E"/>
    <w:rsid w:val="003C2F29"/>
    <w:rsid w:val="003C3E5C"/>
    <w:rsid w:val="003C4266"/>
    <w:rsid w:val="003C6DAA"/>
    <w:rsid w:val="003C7144"/>
    <w:rsid w:val="003D1B3C"/>
    <w:rsid w:val="003D1D8D"/>
    <w:rsid w:val="003D277F"/>
    <w:rsid w:val="003D37FC"/>
    <w:rsid w:val="003D417A"/>
    <w:rsid w:val="003D474D"/>
    <w:rsid w:val="003D5045"/>
    <w:rsid w:val="003D5A32"/>
    <w:rsid w:val="003D5EB2"/>
    <w:rsid w:val="003D6C3D"/>
    <w:rsid w:val="003D73C7"/>
    <w:rsid w:val="003D743A"/>
    <w:rsid w:val="003D75AF"/>
    <w:rsid w:val="003D79A8"/>
    <w:rsid w:val="003E0153"/>
    <w:rsid w:val="003E01E5"/>
    <w:rsid w:val="003E048A"/>
    <w:rsid w:val="003E2942"/>
    <w:rsid w:val="003E2CA5"/>
    <w:rsid w:val="003E458F"/>
    <w:rsid w:val="003E476B"/>
    <w:rsid w:val="003E4A35"/>
    <w:rsid w:val="003E5BEE"/>
    <w:rsid w:val="003E6919"/>
    <w:rsid w:val="003E6C15"/>
    <w:rsid w:val="003E788D"/>
    <w:rsid w:val="003E793F"/>
    <w:rsid w:val="003E7BC1"/>
    <w:rsid w:val="003F057E"/>
    <w:rsid w:val="003F09C8"/>
    <w:rsid w:val="003F1F66"/>
    <w:rsid w:val="003F2926"/>
    <w:rsid w:val="003F2A92"/>
    <w:rsid w:val="003F45DF"/>
    <w:rsid w:val="003F4A46"/>
    <w:rsid w:val="003F52D5"/>
    <w:rsid w:val="003F562F"/>
    <w:rsid w:val="003F5BF9"/>
    <w:rsid w:val="003F6401"/>
    <w:rsid w:val="003F6450"/>
    <w:rsid w:val="003F64A1"/>
    <w:rsid w:val="003F7243"/>
    <w:rsid w:val="003F7462"/>
    <w:rsid w:val="004015E5"/>
    <w:rsid w:val="00401DEA"/>
    <w:rsid w:val="00403898"/>
    <w:rsid w:val="00404083"/>
    <w:rsid w:val="0040427B"/>
    <w:rsid w:val="00404A19"/>
    <w:rsid w:val="004050D7"/>
    <w:rsid w:val="0040548F"/>
    <w:rsid w:val="0040594E"/>
    <w:rsid w:val="004069F0"/>
    <w:rsid w:val="004079E4"/>
    <w:rsid w:val="0041269C"/>
    <w:rsid w:val="00412C11"/>
    <w:rsid w:val="00413917"/>
    <w:rsid w:val="00413EBC"/>
    <w:rsid w:val="00414123"/>
    <w:rsid w:val="004143B1"/>
    <w:rsid w:val="004163F9"/>
    <w:rsid w:val="00420951"/>
    <w:rsid w:val="00421284"/>
    <w:rsid w:val="00422339"/>
    <w:rsid w:val="00423D3D"/>
    <w:rsid w:val="0042423B"/>
    <w:rsid w:val="00425064"/>
    <w:rsid w:val="00426CE3"/>
    <w:rsid w:val="004271FE"/>
    <w:rsid w:val="00430ACC"/>
    <w:rsid w:val="004312E1"/>
    <w:rsid w:val="004313DE"/>
    <w:rsid w:val="00431E54"/>
    <w:rsid w:val="0043229A"/>
    <w:rsid w:val="00433E31"/>
    <w:rsid w:val="00434401"/>
    <w:rsid w:val="004353E4"/>
    <w:rsid w:val="00436B96"/>
    <w:rsid w:val="0043719F"/>
    <w:rsid w:val="0043757D"/>
    <w:rsid w:val="004378F5"/>
    <w:rsid w:val="00437E1C"/>
    <w:rsid w:val="00440A1B"/>
    <w:rsid w:val="0044142C"/>
    <w:rsid w:val="004421FA"/>
    <w:rsid w:val="004429FB"/>
    <w:rsid w:val="0044385B"/>
    <w:rsid w:val="004438A2"/>
    <w:rsid w:val="004441F0"/>
    <w:rsid w:val="00444D87"/>
    <w:rsid w:val="00444F09"/>
    <w:rsid w:val="00445BDD"/>
    <w:rsid w:val="004471EF"/>
    <w:rsid w:val="004478F1"/>
    <w:rsid w:val="0045063E"/>
    <w:rsid w:val="00451142"/>
    <w:rsid w:val="00451CD5"/>
    <w:rsid w:val="004526A1"/>
    <w:rsid w:val="00453FEF"/>
    <w:rsid w:val="00454125"/>
    <w:rsid w:val="004549CC"/>
    <w:rsid w:val="00454EC0"/>
    <w:rsid w:val="0045562E"/>
    <w:rsid w:val="00455C59"/>
    <w:rsid w:val="00456F47"/>
    <w:rsid w:val="00460113"/>
    <w:rsid w:val="00461028"/>
    <w:rsid w:val="0046102E"/>
    <w:rsid w:val="0046123B"/>
    <w:rsid w:val="004614C0"/>
    <w:rsid w:val="00464DA8"/>
    <w:rsid w:val="00467955"/>
    <w:rsid w:val="00471757"/>
    <w:rsid w:val="00471A47"/>
    <w:rsid w:val="00471A7B"/>
    <w:rsid w:val="00472958"/>
    <w:rsid w:val="00474337"/>
    <w:rsid w:val="0047496D"/>
    <w:rsid w:val="00474DDD"/>
    <w:rsid w:val="00475313"/>
    <w:rsid w:val="00475E32"/>
    <w:rsid w:val="0047631A"/>
    <w:rsid w:val="00477B16"/>
    <w:rsid w:val="00482705"/>
    <w:rsid w:val="00484612"/>
    <w:rsid w:val="00484C1F"/>
    <w:rsid w:val="004853CD"/>
    <w:rsid w:val="00485F93"/>
    <w:rsid w:val="0048641F"/>
    <w:rsid w:val="00486CAB"/>
    <w:rsid w:val="00486D07"/>
    <w:rsid w:val="00487B20"/>
    <w:rsid w:val="00491262"/>
    <w:rsid w:val="00491C31"/>
    <w:rsid w:val="00491F7B"/>
    <w:rsid w:val="00492B8E"/>
    <w:rsid w:val="00492CC9"/>
    <w:rsid w:val="00493477"/>
    <w:rsid w:val="00493788"/>
    <w:rsid w:val="00496460"/>
    <w:rsid w:val="00496AAE"/>
    <w:rsid w:val="0049746D"/>
    <w:rsid w:val="004974CA"/>
    <w:rsid w:val="004A0C0A"/>
    <w:rsid w:val="004A237F"/>
    <w:rsid w:val="004A3511"/>
    <w:rsid w:val="004A62E1"/>
    <w:rsid w:val="004A6E4E"/>
    <w:rsid w:val="004A7AE5"/>
    <w:rsid w:val="004A7DA7"/>
    <w:rsid w:val="004B0337"/>
    <w:rsid w:val="004B2D88"/>
    <w:rsid w:val="004B359A"/>
    <w:rsid w:val="004B3993"/>
    <w:rsid w:val="004B39A3"/>
    <w:rsid w:val="004B3A3D"/>
    <w:rsid w:val="004B43CD"/>
    <w:rsid w:val="004B5339"/>
    <w:rsid w:val="004B5689"/>
    <w:rsid w:val="004B577C"/>
    <w:rsid w:val="004B5891"/>
    <w:rsid w:val="004B67F9"/>
    <w:rsid w:val="004C1208"/>
    <w:rsid w:val="004C26FF"/>
    <w:rsid w:val="004C3AAE"/>
    <w:rsid w:val="004C41D9"/>
    <w:rsid w:val="004C640C"/>
    <w:rsid w:val="004C75CA"/>
    <w:rsid w:val="004C7A61"/>
    <w:rsid w:val="004D0756"/>
    <w:rsid w:val="004D0E86"/>
    <w:rsid w:val="004D123B"/>
    <w:rsid w:val="004D27E3"/>
    <w:rsid w:val="004D40F6"/>
    <w:rsid w:val="004D4312"/>
    <w:rsid w:val="004D4FBE"/>
    <w:rsid w:val="004D5299"/>
    <w:rsid w:val="004E02D3"/>
    <w:rsid w:val="004E0561"/>
    <w:rsid w:val="004E0679"/>
    <w:rsid w:val="004E1CDD"/>
    <w:rsid w:val="004E21ED"/>
    <w:rsid w:val="004E287A"/>
    <w:rsid w:val="004E3EE0"/>
    <w:rsid w:val="004F045C"/>
    <w:rsid w:val="004F0D4F"/>
    <w:rsid w:val="004F0F28"/>
    <w:rsid w:val="004F28D4"/>
    <w:rsid w:val="004F33CA"/>
    <w:rsid w:val="004F348D"/>
    <w:rsid w:val="004F3500"/>
    <w:rsid w:val="004F37D4"/>
    <w:rsid w:val="004F3FAB"/>
    <w:rsid w:val="004F51B3"/>
    <w:rsid w:val="004F53FE"/>
    <w:rsid w:val="004F6D22"/>
    <w:rsid w:val="00500DE4"/>
    <w:rsid w:val="005010FD"/>
    <w:rsid w:val="00501968"/>
    <w:rsid w:val="00501FEC"/>
    <w:rsid w:val="005026EB"/>
    <w:rsid w:val="0050470A"/>
    <w:rsid w:val="00504EE0"/>
    <w:rsid w:val="00505AD2"/>
    <w:rsid w:val="00505C34"/>
    <w:rsid w:val="005068A2"/>
    <w:rsid w:val="005072C1"/>
    <w:rsid w:val="00510531"/>
    <w:rsid w:val="00513587"/>
    <w:rsid w:val="00514FEC"/>
    <w:rsid w:val="005153E6"/>
    <w:rsid w:val="00516496"/>
    <w:rsid w:val="005177C4"/>
    <w:rsid w:val="00517AC8"/>
    <w:rsid w:val="005200E4"/>
    <w:rsid w:val="005206F1"/>
    <w:rsid w:val="005210A5"/>
    <w:rsid w:val="00521788"/>
    <w:rsid w:val="00522DC6"/>
    <w:rsid w:val="0052357F"/>
    <w:rsid w:val="0052448F"/>
    <w:rsid w:val="00524D10"/>
    <w:rsid w:val="005251F1"/>
    <w:rsid w:val="00526A9A"/>
    <w:rsid w:val="005271E4"/>
    <w:rsid w:val="00527A63"/>
    <w:rsid w:val="00530799"/>
    <w:rsid w:val="00531664"/>
    <w:rsid w:val="00531CDA"/>
    <w:rsid w:val="00532452"/>
    <w:rsid w:val="00532CD3"/>
    <w:rsid w:val="005344F8"/>
    <w:rsid w:val="00534EDC"/>
    <w:rsid w:val="0053625F"/>
    <w:rsid w:val="0054029A"/>
    <w:rsid w:val="005407BB"/>
    <w:rsid w:val="0054100B"/>
    <w:rsid w:val="00541043"/>
    <w:rsid w:val="005413FB"/>
    <w:rsid w:val="00541CDE"/>
    <w:rsid w:val="005431FD"/>
    <w:rsid w:val="005447B3"/>
    <w:rsid w:val="005453B3"/>
    <w:rsid w:val="0054542C"/>
    <w:rsid w:val="00545D3F"/>
    <w:rsid w:val="005465D1"/>
    <w:rsid w:val="005466FD"/>
    <w:rsid w:val="0054720A"/>
    <w:rsid w:val="00547E1B"/>
    <w:rsid w:val="005511F6"/>
    <w:rsid w:val="005513D1"/>
    <w:rsid w:val="0055173F"/>
    <w:rsid w:val="00552B54"/>
    <w:rsid w:val="00552DD2"/>
    <w:rsid w:val="00555191"/>
    <w:rsid w:val="00555B25"/>
    <w:rsid w:val="00555E41"/>
    <w:rsid w:val="00556F49"/>
    <w:rsid w:val="0055793B"/>
    <w:rsid w:val="00557DBC"/>
    <w:rsid w:val="0056008B"/>
    <w:rsid w:val="0056052E"/>
    <w:rsid w:val="0056092A"/>
    <w:rsid w:val="00561AB9"/>
    <w:rsid w:val="00561F2C"/>
    <w:rsid w:val="00562656"/>
    <w:rsid w:val="00562BCA"/>
    <w:rsid w:val="00564443"/>
    <w:rsid w:val="00564855"/>
    <w:rsid w:val="00564A8F"/>
    <w:rsid w:val="00565046"/>
    <w:rsid w:val="0056703C"/>
    <w:rsid w:val="00567786"/>
    <w:rsid w:val="00567AAB"/>
    <w:rsid w:val="00570716"/>
    <w:rsid w:val="0057088F"/>
    <w:rsid w:val="00571D4C"/>
    <w:rsid w:val="0057256D"/>
    <w:rsid w:val="00574D91"/>
    <w:rsid w:val="00575743"/>
    <w:rsid w:val="00580049"/>
    <w:rsid w:val="005804F9"/>
    <w:rsid w:val="00580E3E"/>
    <w:rsid w:val="00582667"/>
    <w:rsid w:val="005834D6"/>
    <w:rsid w:val="00585247"/>
    <w:rsid w:val="005852CC"/>
    <w:rsid w:val="00586624"/>
    <w:rsid w:val="00586ED3"/>
    <w:rsid w:val="0058758A"/>
    <w:rsid w:val="00587F24"/>
    <w:rsid w:val="00590E15"/>
    <w:rsid w:val="005915EE"/>
    <w:rsid w:val="005917F3"/>
    <w:rsid w:val="0059182A"/>
    <w:rsid w:val="0059242B"/>
    <w:rsid w:val="00593DA4"/>
    <w:rsid w:val="00594A56"/>
    <w:rsid w:val="00595DFA"/>
    <w:rsid w:val="005966DC"/>
    <w:rsid w:val="00596A8A"/>
    <w:rsid w:val="005A07D3"/>
    <w:rsid w:val="005A0C46"/>
    <w:rsid w:val="005A12A0"/>
    <w:rsid w:val="005A3BAE"/>
    <w:rsid w:val="005A5CD0"/>
    <w:rsid w:val="005A6AA4"/>
    <w:rsid w:val="005A7D1E"/>
    <w:rsid w:val="005A7FBD"/>
    <w:rsid w:val="005B138A"/>
    <w:rsid w:val="005B3B87"/>
    <w:rsid w:val="005B3DB7"/>
    <w:rsid w:val="005B4DB1"/>
    <w:rsid w:val="005B571D"/>
    <w:rsid w:val="005B58A7"/>
    <w:rsid w:val="005B632F"/>
    <w:rsid w:val="005B6384"/>
    <w:rsid w:val="005B7105"/>
    <w:rsid w:val="005C0EDF"/>
    <w:rsid w:val="005C23D5"/>
    <w:rsid w:val="005C24EE"/>
    <w:rsid w:val="005C326F"/>
    <w:rsid w:val="005C39D4"/>
    <w:rsid w:val="005C56AA"/>
    <w:rsid w:val="005C5B0E"/>
    <w:rsid w:val="005C6D38"/>
    <w:rsid w:val="005C6F65"/>
    <w:rsid w:val="005C6FB3"/>
    <w:rsid w:val="005D2D3B"/>
    <w:rsid w:val="005D3133"/>
    <w:rsid w:val="005D4313"/>
    <w:rsid w:val="005D5DC3"/>
    <w:rsid w:val="005D659A"/>
    <w:rsid w:val="005D65B9"/>
    <w:rsid w:val="005D6885"/>
    <w:rsid w:val="005E04C7"/>
    <w:rsid w:val="005E05D8"/>
    <w:rsid w:val="005E0FAC"/>
    <w:rsid w:val="005E1037"/>
    <w:rsid w:val="005E1721"/>
    <w:rsid w:val="005E2415"/>
    <w:rsid w:val="005E356A"/>
    <w:rsid w:val="005E357D"/>
    <w:rsid w:val="005E3871"/>
    <w:rsid w:val="005E4203"/>
    <w:rsid w:val="005E4761"/>
    <w:rsid w:val="005E54CD"/>
    <w:rsid w:val="005E550E"/>
    <w:rsid w:val="005E5C65"/>
    <w:rsid w:val="005E77E4"/>
    <w:rsid w:val="005F007C"/>
    <w:rsid w:val="005F045C"/>
    <w:rsid w:val="005F0B88"/>
    <w:rsid w:val="005F1338"/>
    <w:rsid w:val="005F156C"/>
    <w:rsid w:val="005F2085"/>
    <w:rsid w:val="005F2931"/>
    <w:rsid w:val="005F2B46"/>
    <w:rsid w:val="005F3770"/>
    <w:rsid w:val="005F4C51"/>
    <w:rsid w:val="005F5A35"/>
    <w:rsid w:val="005F70BD"/>
    <w:rsid w:val="005F7402"/>
    <w:rsid w:val="006006BD"/>
    <w:rsid w:val="006007DD"/>
    <w:rsid w:val="00601949"/>
    <w:rsid w:val="00602001"/>
    <w:rsid w:val="006027DA"/>
    <w:rsid w:val="0060294A"/>
    <w:rsid w:val="00602E59"/>
    <w:rsid w:val="00602F71"/>
    <w:rsid w:val="00603DCA"/>
    <w:rsid w:val="00603EF7"/>
    <w:rsid w:val="00605AEC"/>
    <w:rsid w:val="00605E34"/>
    <w:rsid w:val="00606A80"/>
    <w:rsid w:val="00606E5F"/>
    <w:rsid w:val="00610005"/>
    <w:rsid w:val="00611166"/>
    <w:rsid w:val="00611565"/>
    <w:rsid w:val="006115A4"/>
    <w:rsid w:val="00611D43"/>
    <w:rsid w:val="0061281A"/>
    <w:rsid w:val="00613BB7"/>
    <w:rsid w:val="00613C61"/>
    <w:rsid w:val="0061654A"/>
    <w:rsid w:val="0061691B"/>
    <w:rsid w:val="00616B1D"/>
    <w:rsid w:val="00616CB9"/>
    <w:rsid w:val="00616D15"/>
    <w:rsid w:val="00617A36"/>
    <w:rsid w:val="00617DBC"/>
    <w:rsid w:val="00621DAF"/>
    <w:rsid w:val="006228A1"/>
    <w:rsid w:val="006243CE"/>
    <w:rsid w:val="006245EC"/>
    <w:rsid w:val="00624A70"/>
    <w:rsid w:val="00624BE9"/>
    <w:rsid w:val="00624E2A"/>
    <w:rsid w:val="00625719"/>
    <w:rsid w:val="006263F4"/>
    <w:rsid w:val="00626560"/>
    <w:rsid w:val="00626CE1"/>
    <w:rsid w:val="00626EA1"/>
    <w:rsid w:val="00627694"/>
    <w:rsid w:val="00627D3F"/>
    <w:rsid w:val="00630631"/>
    <w:rsid w:val="00630950"/>
    <w:rsid w:val="0063175C"/>
    <w:rsid w:val="006329A2"/>
    <w:rsid w:val="00632EDF"/>
    <w:rsid w:val="00633F1E"/>
    <w:rsid w:val="006348C4"/>
    <w:rsid w:val="00634F7F"/>
    <w:rsid w:val="00634FEB"/>
    <w:rsid w:val="006358E4"/>
    <w:rsid w:val="00635ECD"/>
    <w:rsid w:val="00637159"/>
    <w:rsid w:val="00637567"/>
    <w:rsid w:val="00640FBB"/>
    <w:rsid w:val="0064137C"/>
    <w:rsid w:val="00641A6F"/>
    <w:rsid w:val="00643A34"/>
    <w:rsid w:val="006440BF"/>
    <w:rsid w:val="0064579D"/>
    <w:rsid w:val="0064777B"/>
    <w:rsid w:val="00647DE3"/>
    <w:rsid w:val="00650161"/>
    <w:rsid w:val="00650506"/>
    <w:rsid w:val="0065053D"/>
    <w:rsid w:val="006508C6"/>
    <w:rsid w:val="00650BBE"/>
    <w:rsid w:val="00650E31"/>
    <w:rsid w:val="006520FB"/>
    <w:rsid w:val="00652D34"/>
    <w:rsid w:val="00653A74"/>
    <w:rsid w:val="006542EC"/>
    <w:rsid w:val="006544F1"/>
    <w:rsid w:val="00654592"/>
    <w:rsid w:val="00654B51"/>
    <w:rsid w:val="006552AC"/>
    <w:rsid w:val="0065674F"/>
    <w:rsid w:val="00657C3F"/>
    <w:rsid w:val="006608BB"/>
    <w:rsid w:val="006612F7"/>
    <w:rsid w:val="00662ED0"/>
    <w:rsid w:val="00663CCC"/>
    <w:rsid w:val="00666AA1"/>
    <w:rsid w:val="00667E7B"/>
    <w:rsid w:val="00670435"/>
    <w:rsid w:val="00671379"/>
    <w:rsid w:val="006719C5"/>
    <w:rsid w:val="00673512"/>
    <w:rsid w:val="0067397E"/>
    <w:rsid w:val="00674FAC"/>
    <w:rsid w:val="006815C6"/>
    <w:rsid w:val="0068183B"/>
    <w:rsid w:val="00681D28"/>
    <w:rsid w:val="00682158"/>
    <w:rsid w:val="00682727"/>
    <w:rsid w:val="00682964"/>
    <w:rsid w:val="00682C05"/>
    <w:rsid w:val="00683EAE"/>
    <w:rsid w:val="0068421C"/>
    <w:rsid w:val="0068602F"/>
    <w:rsid w:val="00686166"/>
    <w:rsid w:val="00686EF1"/>
    <w:rsid w:val="0068769B"/>
    <w:rsid w:val="006927B5"/>
    <w:rsid w:val="006943C0"/>
    <w:rsid w:val="00694C33"/>
    <w:rsid w:val="00695D78"/>
    <w:rsid w:val="006A036E"/>
    <w:rsid w:val="006A1634"/>
    <w:rsid w:val="006A27B4"/>
    <w:rsid w:val="006A2F56"/>
    <w:rsid w:val="006A3078"/>
    <w:rsid w:val="006A3646"/>
    <w:rsid w:val="006A3840"/>
    <w:rsid w:val="006A393C"/>
    <w:rsid w:val="006A3B4C"/>
    <w:rsid w:val="006A4568"/>
    <w:rsid w:val="006A4576"/>
    <w:rsid w:val="006A48A9"/>
    <w:rsid w:val="006A5103"/>
    <w:rsid w:val="006A5618"/>
    <w:rsid w:val="006A5E16"/>
    <w:rsid w:val="006A62DB"/>
    <w:rsid w:val="006A6638"/>
    <w:rsid w:val="006B1E3A"/>
    <w:rsid w:val="006B2266"/>
    <w:rsid w:val="006B24C7"/>
    <w:rsid w:val="006B53FB"/>
    <w:rsid w:val="006B5427"/>
    <w:rsid w:val="006B66FC"/>
    <w:rsid w:val="006B77DB"/>
    <w:rsid w:val="006C092B"/>
    <w:rsid w:val="006C1365"/>
    <w:rsid w:val="006C1370"/>
    <w:rsid w:val="006C19C0"/>
    <w:rsid w:val="006C240A"/>
    <w:rsid w:val="006C4673"/>
    <w:rsid w:val="006C4EB2"/>
    <w:rsid w:val="006C54F5"/>
    <w:rsid w:val="006C5858"/>
    <w:rsid w:val="006C7A41"/>
    <w:rsid w:val="006C7FF1"/>
    <w:rsid w:val="006D0A0A"/>
    <w:rsid w:val="006D0D77"/>
    <w:rsid w:val="006D15DC"/>
    <w:rsid w:val="006D18E2"/>
    <w:rsid w:val="006D1C42"/>
    <w:rsid w:val="006D226B"/>
    <w:rsid w:val="006D270B"/>
    <w:rsid w:val="006D2CA1"/>
    <w:rsid w:val="006D3483"/>
    <w:rsid w:val="006D43E4"/>
    <w:rsid w:val="006D48F5"/>
    <w:rsid w:val="006D6A66"/>
    <w:rsid w:val="006D7AC3"/>
    <w:rsid w:val="006E0D2C"/>
    <w:rsid w:val="006E19AC"/>
    <w:rsid w:val="006E2265"/>
    <w:rsid w:val="006E3487"/>
    <w:rsid w:val="006E381E"/>
    <w:rsid w:val="006E6A1A"/>
    <w:rsid w:val="006E717B"/>
    <w:rsid w:val="006E71D9"/>
    <w:rsid w:val="006E78F1"/>
    <w:rsid w:val="006E7991"/>
    <w:rsid w:val="006F133B"/>
    <w:rsid w:val="006F1F01"/>
    <w:rsid w:val="006F202F"/>
    <w:rsid w:val="006F2514"/>
    <w:rsid w:val="006F26B4"/>
    <w:rsid w:val="006F341C"/>
    <w:rsid w:val="006F4BDF"/>
    <w:rsid w:val="006F50F4"/>
    <w:rsid w:val="006F73EB"/>
    <w:rsid w:val="006F7C85"/>
    <w:rsid w:val="00702A04"/>
    <w:rsid w:val="007034A4"/>
    <w:rsid w:val="00703B53"/>
    <w:rsid w:val="007042A7"/>
    <w:rsid w:val="00704AFA"/>
    <w:rsid w:val="00704BDC"/>
    <w:rsid w:val="007052F4"/>
    <w:rsid w:val="00705576"/>
    <w:rsid w:val="00706BCC"/>
    <w:rsid w:val="00710730"/>
    <w:rsid w:val="00710C37"/>
    <w:rsid w:val="00710F53"/>
    <w:rsid w:val="00711354"/>
    <w:rsid w:val="00711376"/>
    <w:rsid w:val="00711D0E"/>
    <w:rsid w:val="00711EEA"/>
    <w:rsid w:val="00712464"/>
    <w:rsid w:val="0071375E"/>
    <w:rsid w:val="00713BBA"/>
    <w:rsid w:val="00716A61"/>
    <w:rsid w:val="00717102"/>
    <w:rsid w:val="00717608"/>
    <w:rsid w:val="00720383"/>
    <w:rsid w:val="007214F9"/>
    <w:rsid w:val="00722704"/>
    <w:rsid w:val="00722E4D"/>
    <w:rsid w:val="00723943"/>
    <w:rsid w:val="00723991"/>
    <w:rsid w:val="00723E21"/>
    <w:rsid w:val="007248B8"/>
    <w:rsid w:val="00725561"/>
    <w:rsid w:val="0072671F"/>
    <w:rsid w:val="00726819"/>
    <w:rsid w:val="00726C1F"/>
    <w:rsid w:val="007272E7"/>
    <w:rsid w:val="00730324"/>
    <w:rsid w:val="007304B8"/>
    <w:rsid w:val="00730690"/>
    <w:rsid w:val="007309FC"/>
    <w:rsid w:val="00730E4B"/>
    <w:rsid w:val="00731188"/>
    <w:rsid w:val="00732FD6"/>
    <w:rsid w:val="0073391F"/>
    <w:rsid w:val="00734892"/>
    <w:rsid w:val="007349CA"/>
    <w:rsid w:val="00734AEC"/>
    <w:rsid w:val="00734E8E"/>
    <w:rsid w:val="0073659D"/>
    <w:rsid w:val="00740341"/>
    <w:rsid w:val="00740F57"/>
    <w:rsid w:val="00741621"/>
    <w:rsid w:val="00742479"/>
    <w:rsid w:val="00743F1B"/>
    <w:rsid w:val="007475EA"/>
    <w:rsid w:val="00747C50"/>
    <w:rsid w:val="00747D21"/>
    <w:rsid w:val="00750556"/>
    <w:rsid w:val="0075089E"/>
    <w:rsid w:val="00751553"/>
    <w:rsid w:val="0075184C"/>
    <w:rsid w:val="0075245E"/>
    <w:rsid w:val="0075260F"/>
    <w:rsid w:val="00752994"/>
    <w:rsid w:val="00752B57"/>
    <w:rsid w:val="00752DB5"/>
    <w:rsid w:val="00753B6A"/>
    <w:rsid w:val="00753CE7"/>
    <w:rsid w:val="007548EF"/>
    <w:rsid w:val="00755180"/>
    <w:rsid w:val="00756445"/>
    <w:rsid w:val="00756EBC"/>
    <w:rsid w:val="007576A1"/>
    <w:rsid w:val="0075785B"/>
    <w:rsid w:val="00760EAF"/>
    <w:rsid w:val="007610CB"/>
    <w:rsid w:val="00761D5F"/>
    <w:rsid w:val="00762B20"/>
    <w:rsid w:val="00763535"/>
    <w:rsid w:val="0076446D"/>
    <w:rsid w:val="00765456"/>
    <w:rsid w:val="00770082"/>
    <w:rsid w:val="007702DE"/>
    <w:rsid w:val="00770AAE"/>
    <w:rsid w:val="00770CF5"/>
    <w:rsid w:val="00771018"/>
    <w:rsid w:val="007712FB"/>
    <w:rsid w:val="00772C67"/>
    <w:rsid w:val="00773031"/>
    <w:rsid w:val="00773BCD"/>
    <w:rsid w:val="00774318"/>
    <w:rsid w:val="0077447D"/>
    <w:rsid w:val="0077539E"/>
    <w:rsid w:val="00775612"/>
    <w:rsid w:val="0077629E"/>
    <w:rsid w:val="00777B61"/>
    <w:rsid w:val="00777E43"/>
    <w:rsid w:val="007805A1"/>
    <w:rsid w:val="007805C2"/>
    <w:rsid w:val="00780EA7"/>
    <w:rsid w:val="00782864"/>
    <w:rsid w:val="007831AA"/>
    <w:rsid w:val="007839BA"/>
    <w:rsid w:val="00786796"/>
    <w:rsid w:val="00787689"/>
    <w:rsid w:val="00793232"/>
    <w:rsid w:val="00793BF9"/>
    <w:rsid w:val="00795CB2"/>
    <w:rsid w:val="00795CDA"/>
    <w:rsid w:val="007A0FC9"/>
    <w:rsid w:val="007A125A"/>
    <w:rsid w:val="007A1886"/>
    <w:rsid w:val="007A2CC9"/>
    <w:rsid w:val="007A36F7"/>
    <w:rsid w:val="007A376C"/>
    <w:rsid w:val="007A3E07"/>
    <w:rsid w:val="007A63F2"/>
    <w:rsid w:val="007A7850"/>
    <w:rsid w:val="007A7AE5"/>
    <w:rsid w:val="007B1893"/>
    <w:rsid w:val="007B194C"/>
    <w:rsid w:val="007B1CEA"/>
    <w:rsid w:val="007B2817"/>
    <w:rsid w:val="007B28DC"/>
    <w:rsid w:val="007B39C9"/>
    <w:rsid w:val="007B3A66"/>
    <w:rsid w:val="007B3F51"/>
    <w:rsid w:val="007B4B18"/>
    <w:rsid w:val="007B6E42"/>
    <w:rsid w:val="007B7C51"/>
    <w:rsid w:val="007C04F1"/>
    <w:rsid w:val="007C06D7"/>
    <w:rsid w:val="007C0A24"/>
    <w:rsid w:val="007C0F81"/>
    <w:rsid w:val="007C179B"/>
    <w:rsid w:val="007C2C1B"/>
    <w:rsid w:val="007C3353"/>
    <w:rsid w:val="007C42B7"/>
    <w:rsid w:val="007C5E68"/>
    <w:rsid w:val="007C5F7F"/>
    <w:rsid w:val="007C6087"/>
    <w:rsid w:val="007C6AEE"/>
    <w:rsid w:val="007C7B06"/>
    <w:rsid w:val="007D0053"/>
    <w:rsid w:val="007D1190"/>
    <w:rsid w:val="007D1689"/>
    <w:rsid w:val="007D1CCF"/>
    <w:rsid w:val="007D2A7C"/>
    <w:rsid w:val="007D3FF5"/>
    <w:rsid w:val="007D4C3F"/>
    <w:rsid w:val="007D5BB8"/>
    <w:rsid w:val="007D5CE6"/>
    <w:rsid w:val="007D5FEF"/>
    <w:rsid w:val="007D7655"/>
    <w:rsid w:val="007E29B2"/>
    <w:rsid w:val="007E7089"/>
    <w:rsid w:val="007E7253"/>
    <w:rsid w:val="007F1E74"/>
    <w:rsid w:val="007F27BE"/>
    <w:rsid w:val="007F33C5"/>
    <w:rsid w:val="007F42C2"/>
    <w:rsid w:val="007F4340"/>
    <w:rsid w:val="007F4E79"/>
    <w:rsid w:val="007F57DA"/>
    <w:rsid w:val="007F5E92"/>
    <w:rsid w:val="007F6469"/>
    <w:rsid w:val="007F6B16"/>
    <w:rsid w:val="007F71A3"/>
    <w:rsid w:val="007F737B"/>
    <w:rsid w:val="008023C3"/>
    <w:rsid w:val="00803315"/>
    <w:rsid w:val="00804842"/>
    <w:rsid w:val="008061F5"/>
    <w:rsid w:val="0080705D"/>
    <w:rsid w:val="00811B41"/>
    <w:rsid w:val="00812295"/>
    <w:rsid w:val="00812F64"/>
    <w:rsid w:val="0081498A"/>
    <w:rsid w:val="008153D5"/>
    <w:rsid w:val="00817A1C"/>
    <w:rsid w:val="00817A4B"/>
    <w:rsid w:val="00817B92"/>
    <w:rsid w:val="00817BE3"/>
    <w:rsid w:val="00817E61"/>
    <w:rsid w:val="00821830"/>
    <w:rsid w:val="008218CA"/>
    <w:rsid w:val="00822B65"/>
    <w:rsid w:val="00824148"/>
    <w:rsid w:val="008249FA"/>
    <w:rsid w:val="008262CC"/>
    <w:rsid w:val="00831838"/>
    <w:rsid w:val="00831ECF"/>
    <w:rsid w:val="00832816"/>
    <w:rsid w:val="00833350"/>
    <w:rsid w:val="008338A8"/>
    <w:rsid w:val="00834542"/>
    <w:rsid w:val="00834648"/>
    <w:rsid w:val="008349F4"/>
    <w:rsid w:val="008358F1"/>
    <w:rsid w:val="0083646E"/>
    <w:rsid w:val="00837B17"/>
    <w:rsid w:val="00837FC2"/>
    <w:rsid w:val="00840F83"/>
    <w:rsid w:val="00841A7E"/>
    <w:rsid w:val="00841F6F"/>
    <w:rsid w:val="0084258D"/>
    <w:rsid w:val="008428F3"/>
    <w:rsid w:val="00842AD2"/>
    <w:rsid w:val="00842FE0"/>
    <w:rsid w:val="0084312A"/>
    <w:rsid w:val="008435C2"/>
    <w:rsid w:val="00843643"/>
    <w:rsid w:val="00843F27"/>
    <w:rsid w:val="008452F3"/>
    <w:rsid w:val="008460D5"/>
    <w:rsid w:val="008460F5"/>
    <w:rsid w:val="008468CB"/>
    <w:rsid w:val="0084693D"/>
    <w:rsid w:val="008471CF"/>
    <w:rsid w:val="008474A7"/>
    <w:rsid w:val="00847B55"/>
    <w:rsid w:val="00847E1E"/>
    <w:rsid w:val="008520B8"/>
    <w:rsid w:val="00852AFE"/>
    <w:rsid w:val="00852E25"/>
    <w:rsid w:val="00854D14"/>
    <w:rsid w:val="00854FD2"/>
    <w:rsid w:val="008556B7"/>
    <w:rsid w:val="00856ECF"/>
    <w:rsid w:val="0086140E"/>
    <w:rsid w:val="00862C92"/>
    <w:rsid w:val="00862E99"/>
    <w:rsid w:val="0086310D"/>
    <w:rsid w:val="00863491"/>
    <w:rsid w:val="00863E99"/>
    <w:rsid w:val="00863F48"/>
    <w:rsid w:val="00866417"/>
    <w:rsid w:val="00866848"/>
    <w:rsid w:val="00866DF3"/>
    <w:rsid w:val="00867D86"/>
    <w:rsid w:val="00867E78"/>
    <w:rsid w:val="0087101D"/>
    <w:rsid w:val="008716FC"/>
    <w:rsid w:val="0087184B"/>
    <w:rsid w:val="00874275"/>
    <w:rsid w:val="008744AA"/>
    <w:rsid w:val="00874789"/>
    <w:rsid w:val="00875AFD"/>
    <w:rsid w:val="00876149"/>
    <w:rsid w:val="008763C3"/>
    <w:rsid w:val="008805B1"/>
    <w:rsid w:val="0088102D"/>
    <w:rsid w:val="00881239"/>
    <w:rsid w:val="008816A3"/>
    <w:rsid w:val="008822A5"/>
    <w:rsid w:val="00882429"/>
    <w:rsid w:val="00882F85"/>
    <w:rsid w:val="00883B28"/>
    <w:rsid w:val="00884421"/>
    <w:rsid w:val="0088511F"/>
    <w:rsid w:val="008855BA"/>
    <w:rsid w:val="00887674"/>
    <w:rsid w:val="00887A5A"/>
    <w:rsid w:val="008906F8"/>
    <w:rsid w:val="00890E21"/>
    <w:rsid w:val="0089238C"/>
    <w:rsid w:val="00893180"/>
    <w:rsid w:val="008939CF"/>
    <w:rsid w:val="00893E96"/>
    <w:rsid w:val="00894E48"/>
    <w:rsid w:val="00895CC4"/>
    <w:rsid w:val="0089650C"/>
    <w:rsid w:val="00896585"/>
    <w:rsid w:val="00897605"/>
    <w:rsid w:val="008A00EA"/>
    <w:rsid w:val="008A0978"/>
    <w:rsid w:val="008A23EF"/>
    <w:rsid w:val="008A2A44"/>
    <w:rsid w:val="008A6592"/>
    <w:rsid w:val="008B014A"/>
    <w:rsid w:val="008B031F"/>
    <w:rsid w:val="008B082B"/>
    <w:rsid w:val="008B0EA2"/>
    <w:rsid w:val="008B288F"/>
    <w:rsid w:val="008B2E69"/>
    <w:rsid w:val="008B3702"/>
    <w:rsid w:val="008B7A8F"/>
    <w:rsid w:val="008B7E20"/>
    <w:rsid w:val="008B7EF3"/>
    <w:rsid w:val="008C067B"/>
    <w:rsid w:val="008C09EC"/>
    <w:rsid w:val="008C440D"/>
    <w:rsid w:val="008C4A35"/>
    <w:rsid w:val="008C5BC1"/>
    <w:rsid w:val="008C5E24"/>
    <w:rsid w:val="008C5E9E"/>
    <w:rsid w:val="008C5EBD"/>
    <w:rsid w:val="008C6B03"/>
    <w:rsid w:val="008D025E"/>
    <w:rsid w:val="008D11D0"/>
    <w:rsid w:val="008D1686"/>
    <w:rsid w:val="008D1976"/>
    <w:rsid w:val="008D19E3"/>
    <w:rsid w:val="008D1E1A"/>
    <w:rsid w:val="008D265F"/>
    <w:rsid w:val="008D2730"/>
    <w:rsid w:val="008D2F00"/>
    <w:rsid w:val="008D38A2"/>
    <w:rsid w:val="008D3F94"/>
    <w:rsid w:val="008D54F1"/>
    <w:rsid w:val="008D5B5F"/>
    <w:rsid w:val="008E0256"/>
    <w:rsid w:val="008E595A"/>
    <w:rsid w:val="008E5B8C"/>
    <w:rsid w:val="008E60FE"/>
    <w:rsid w:val="008E74E6"/>
    <w:rsid w:val="008F0136"/>
    <w:rsid w:val="008F0173"/>
    <w:rsid w:val="008F0560"/>
    <w:rsid w:val="008F0A63"/>
    <w:rsid w:val="008F11B3"/>
    <w:rsid w:val="008F2082"/>
    <w:rsid w:val="008F2A76"/>
    <w:rsid w:val="008F3678"/>
    <w:rsid w:val="008F3907"/>
    <w:rsid w:val="008F6DEB"/>
    <w:rsid w:val="008F703F"/>
    <w:rsid w:val="008F7175"/>
    <w:rsid w:val="008F7A09"/>
    <w:rsid w:val="009006F3"/>
    <w:rsid w:val="00900B70"/>
    <w:rsid w:val="009012AD"/>
    <w:rsid w:val="00901F78"/>
    <w:rsid w:val="00902012"/>
    <w:rsid w:val="00902D2D"/>
    <w:rsid w:val="00902D67"/>
    <w:rsid w:val="00903BB3"/>
    <w:rsid w:val="0090435F"/>
    <w:rsid w:val="009043BE"/>
    <w:rsid w:val="0090494E"/>
    <w:rsid w:val="0090545D"/>
    <w:rsid w:val="00906898"/>
    <w:rsid w:val="00906FB5"/>
    <w:rsid w:val="009100E7"/>
    <w:rsid w:val="009101F6"/>
    <w:rsid w:val="00911A10"/>
    <w:rsid w:val="00911C08"/>
    <w:rsid w:val="00911E58"/>
    <w:rsid w:val="00912839"/>
    <w:rsid w:val="00913228"/>
    <w:rsid w:val="00913B3D"/>
    <w:rsid w:val="00914DCD"/>
    <w:rsid w:val="0091546A"/>
    <w:rsid w:val="00916010"/>
    <w:rsid w:val="00916C16"/>
    <w:rsid w:val="009204F0"/>
    <w:rsid w:val="009206AE"/>
    <w:rsid w:val="00921304"/>
    <w:rsid w:val="00922EA5"/>
    <w:rsid w:val="00922EF9"/>
    <w:rsid w:val="0092319D"/>
    <w:rsid w:val="00923592"/>
    <w:rsid w:val="00923D7B"/>
    <w:rsid w:val="00924573"/>
    <w:rsid w:val="00925218"/>
    <w:rsid w:val="00925787"/>
    <w:rsid w:val="009260C2"/>
    <w:rsid w:val="0092625A"/>
    <w:rsid w:val="009262EE"/>
    <w:rsid w:val="00926524"/>
    <w:rsid w:val="0092675A"/>
    <w:rsid w:val="009276A8"/>
    <w:rsid w:val="009278AA"/>
    <w:rsid w:val="00930F93"/>
    <w:rsid w:val="00933579"/>
    <w:rsid w:val="009335F5"/>
    <w:rsid w:val="00934062"/>
    <w:rsid w:val="00941B90"/>
    <w:rsid w:val="00941C65"/>
    <w:rsid w:val="00941DAE"/>
    <w:rsid w:val="00941FF5"/>
    <w:rsid w:val="009435B9"/>
    <w:rsid w:val="00943983"/>
    <w:rsid w:val="00943BE9"/>
    <w:rsid w:val="00944F05"/>
    <w:rsid w:val="009458B3"/>
    <w:rsid w:val="009458ED"/>
    <w:rsid w:val="00945A7B"/>
    <w:rsid w:val="00946083"/>
    <w:rsid w:val="00946D1E"/>
    <w:rsid w:val="009471C3"/>
    <w:rsid w:val="009506AF"/>
    <w:rsid w:val="009509EB"/>
    <w:rsid w:val="00953273"/>
    <w:rsid w:val="0095332B"/>
    <w:rsid w:val="009554C7"/>
    <w:rsid w:val="0095590C"/>
    <w:rsid w:val="0095617E"/>
    <w:rsid w:val="00956A05"/>
    <w:rsid w:val="00960349"/>
    <w:rsid w:val="00960BEB"/>
    <w:rsid w:val="00960E77"/>
    <w:rsid w:val="0096113D"/>
    <w:rsid w:val="009619F1"/>
    <w:rsid w:val="00961D06"/>
    <w:rsid w:val="009623E0"/>
    <w:rsid w:val="009629E7"/>
    <w:rsid w:val="009638CA"/>
    <w:rsid w:val="00964DDC"/>
    <w:rsid w:val="00964F29"/>
    <w:rsid w:val="00965CD8"/>
    <w:rsid w:val="00965D48"/>
    <w:rsid w:val="009663DB"/>
    <w:rsid w:val="00966A7D"/>
    <w:rsid w:val="00971062"/>
    <w:rsid w:val="00972B71"/>
    <w:rsid w:val="009730EE"/>
    <w:rsid w:val="009732C5"/>
    <w:rsid w:val="009750B7"/>
    <w:rsid w:val="0097523D"/>
    <w:rsid w:val="0097534D"/>
    <w:rsid w:val="00975584"/>
    <w:rsid w:val="00976952"/>
    <w:rsid w:val="00977388"/>
    <w:rsid w:val="0097792D"/>
    <w:rsid w:val="009803BB"/>
    <w:rsid w:val="0098080E"/>
    <w:rsid w:val="0098268D"/>
    <w:rsid w:val="00983CDB"/>
    <w:rsid w:val="009840BF"/>
    <w:rsid w:val="0098456C"/>
    <w:rsid w:val="00985EB3"/>
    <w:rsid w:val="0098693C"/>
    <w:rsid w:val="009870A2"/>
    <w:rsid w:val="00987D3C"/>
    <w:rsid w:val="00991684"/>
    <w:rsid w:val="009917A6"/>
    <w:rsid w:val="00993059"/>
    <w:rsid w:val="009959A5"/>
    <w:rsid w:val="00995DFB"/>
    <w:rsid w:val="00996B28"/>
    <w:rsid w:val="00997B6C"/>
    <w:rsid w:val="009A0110"/>
    <w:rsid w:val="009A0377"/>
    <w:rsid w:val="009A062D"/>
    <w:rsid w:val="009A0AA5"/>
    <w:rsid w:val="009A1AFA"/>
    <w:rsid w:val="009A1B40"/>
    <w:rsid w:val="009A1CF8"/>
    <w:rsid w:val="009A226C"/>
    <w:rsid w:val="009A3126"/>
    <w:rsid w:val="009A33A6"/>
    <w:rsid w:val="009A35F0"/>
    <w:rsid w:val="009A492A"/>
    <w:rsid w:val="009A629F"/>
    <w:rsid w:val="009A66E7"/>
    <w:rsid w:val="009A690B"/>
    <w:rsid w:val="009A6B4D"/>
    <w:rsid w:val="009A787A"/>
    <w:rsid w:val="009A797A"/>
    <w:rsid w:val="009A7FEC"/>
    <w:rsid w:val="009B0E6E"/>
    <w:rsid w:val="009B11CE"/>
    <w:rsid w:val="009B129E"/>
    <w:rsid w:val="009B30DE"/>
    <w:rsid w:val="009B517D"/>
    <w:rsid w:val="009B609D"/>
    <w:rsid w:val="009B694F"/>
    <w:rsid w:val="009B6B22"/>
    <w:rsid w:val="009B7C5F"/>
    <w:rsid w:val="009C03BE"/>
    <w:rsid w:val="009C042B"/>
    <w:rsid w:val="009C0CB6"/>
    <w:rsid w:val="009C14FA"/>
    <w:rsid w:val="009C205E"/>
    <w:rsid w:val="009C215C"/>
    <w:rsid w:val="009C288D"/>
    <w:rsid w:val="009C3654"/>
    <w:rsid w:val="009C3E88"/>
    <w:rsid w:val="009C4193"/>
    <w:rsid w:val="009C4302"/>
    <w:rsid w:val="009C4494"/>
    <w:rsid w:val="009C64A7"/>
    <w:rsid w:val="009C6526"/>
    <w:rsid w:val="009D1E75"/>
    <w:rsid w:val="009D1FD5"/>
    <w:rsid w:val="009D23E8"/>
    <w:rsid w:val="009D2780"/>
    <w:rsid w:val="009D2FC4"/>
    <w:rsid w:val="009D4218"/>
    <w:rsid w:val="009D48BA"/>
    <w:rsid w:val="009D4D92"/>
    <w:rsid w:val="009D69C9"/>
    <w:rsid w:val="009D6F39"/>
    <w:rsid w:val="009D71FC"/>
    <w:rsid w:val="009D7F18"/>
    <w:rsid w:val="009E1D87"/>
    <w:rsid w:val="009E211F"/>
    <w:rsid w:val="009E235B"/>
    <w:rsid w:val="009E2B8B"/>
    <w:rsid w:val="009E33FF"/>
    <w:rsid w:val="009E5095"/>
    <w:rsid w:val="009E535F"/>
    <w:rsid w:val="009E67D0"/>
    <w:rsid w:val="009E6805"/>
    <w:rsid w:val="009F19CE"/>
    <w:rsid w:val="009F5C01"/>
    <w:rsid w:val="009F5D67"/>
    <w:rsid w:val="009F5FD9"/>
    <w:rsid w:val="009F63B7"/>
    <w:rsid w:val="009F6409"/>
    <w:rsid w:val="009F71BA"/>
    <w:rsid w:val="00A00862"/>
    <w:rsid w:val="00A01BAE"/>
    <w:rsid w:val="00A02038"/>
    <w:rsid w:val="00A02375"/>
    <w:rsid w:val="00A02AF5"/>
    <w:rsid w:val="00A02DCB"/>
    <w:rsid w:val="00A02F09"/>
    <w:rsid w:val="00A03DF4"/>
    <w:rsid w:val="00A0451C"/>
    <w:rsid w:val="00A04A33"/>
    <w:rsid w:val="00A04CF7"/>
    <w:rsid w:val="00A057FA"/>
    <w:rsid w:val="00A05B7C"/>
    <w:rsid w:val="00A05D86"/>
    <w:rsid w:val="00A06271"/>
    <w:rsid w:val="00A06FD4"/>
    <w:rsid w:val="00A0728B"/>
    <w:rsid w:val="00A076BD"/>
    <w:rsid w:val="00A101FA"/>
    <w:rsid w:val="00A122F3"/>
    <w:rsid w:val="00A12C60"/>
    <w:rsid w:val="00A1311F"/>
    <w:rsid w:val="00A13434"/>
    <w:rsid w:val="00A14519"/>
    <w:rsid w:val="00A145BD"/>
    <w:rsid w:val="00A14919"/>
    <w:rsid w:val="00A159DF"/>
    <w:rsid w:val="00A15EDC"/>
    <w:rsid w:val="00A16DDA"/>
    <w:rsid w:val="00A16E0E"/>
    <w:rsid w:val="00A172AF"/>
    <w:rsid w:val="00A206BE"/>
    <w:rsid w:val="00A20952"/>
    <w:rsid w:val="00A21FC7"/>
    <w:rsid w:val="00A22008"/>
    <w:rsid w:val="00A222EC"/>
    <w:rsid w:val="00A23F7D"/>
    <w:rsid w:val="00A2443C"/>
    <w:rsid w:val="00A2500B"/>
    <w:rsid w:val="00A26915"/>
    <w:rsid w:val="00A26967"/>
    <w:rsid w:val="00A26D9A"/>
    <w:rsid w:val="00A27C31"/>
    <w:rsid w:val="00A30650"/>
    <w:rsid w:val="00A306F0"/>
    <w:rsid w:val="00A30B54"/>
    <w:rsid w:val="00A32164"/>
    <w:rsid w:val="00A32A10"/>
    <w:rsid w:val="00A352D6"/>
    <w:rsid w:val="00A35884"/>
    <w:rsid w:val="00A3715A"/>
    <w:rsid w:val="00A37FC1"/>
    <w:rsid w:val="00A42C02"/>
    <w:rsid w:val="00A438E8"/>
    <w:rsid w:val="00A43E05"/>
    <w:rsid w:val="00A45E83"/>
    <w:rsid w:val="00A4665E"/>
    <w:rsid w:val="00A5023B"/>
    <w:rsid w:val="00A506D3"/>
    <w:rsid w:val="00A52690"/>
    <w:rsid w:val="00A52945"/>
    <w:rsid w:val="00A5378F"/>
    <w:rsid w:val="00A54253"/>
    <w:rsid w:val="00A544D4"/>
    <w:rsid w:val="00A545EA"/>
    <w:rsid w:val="00A56A15"/>
    <w:rsid w:val="00A56BAA"/>
    <w:rsid w:val="00A57B16"/>
    <w:rsid w:val="00A60028"/>
    <w:rsid w:val="00A61359"/>
    <w:rsid w:val="00A621AC"/>
    <w:rsid w:val="00A6273A"/>
    <w:rsid w:val="00A62951"/>
    <w:rsid w:val="00A63AB9"/>
    <w:rsid w:val="00A640FF"/>
    <w:rsid w:val="00A64B98"/>
    <w:rsid w:val="00A64ED1"/>
    <w:rsid w:val="00A67B6C"/>
    <w:rsid w:val="00A70600"/>
    <w:rsid w:val="00A70F9F"/>
    <w:rsid w:val="00A714E0"/>
    <w:rsid w:val="00A72A55"/>
    <w:rsid w:val="00A73762"/>
    <w:rsid w:val="00A74F10"/>
    <w:rsid w:val="00A7501F"/>
    <w:rsid w:val="00A7550A"/>
    <w:rsid w:val="00A84C94"/>
    <w:rsid w:val="00A8523A"/>
    <w:rsid w:val="00A9061C"/>
    <w:rsid w:val="00A90685"/>
    <w:rsid w:val="00A90B7E"/>
    <w:rsid w:val="00A91AB4"/>
    <w:rsid w:val="00A91FF7"/>
    <w:rsid w:val="00A93012"/>
    <w:rsid w:val="00A93054"/>
    <w:rsid w:val="00A93253"/>
    <w:rsid w:val="00A93767"/>
    <w:rsid w:val="00A94610"/>
    <w:rsid w:val="00A94AAA"/>
    <w:rsid w:val="00A95A11"/>
    <w:rsid w:val="00A95BD3"/>
    <w:rsid w:val="00A95EEB"/>
    <w:rsid w:val="00A962A3"/>
    <w:rsid w:val="00A969D8"/>
    <w:rsid w:val="00AA0DCB"/>
    <w:rsid w:val="00AA207F"/>
    <w:rsid w:val="00AA2569"/>
    <w:rsid w:val="00AA3D4B"/>
    <w:rsid w:val="00AA42A0"/>
    <w:rsid w:val="00AA4A71"/>
    <w:rsid w:val="00AA4B8E"/>
    <w:rsid w:val="00AA4CA7"/>
    <w:rsid w:val="00AA5280"/>
    <w:rsid w:val="00AA53A9"/>
    <w:rsid w:val="00AA5DA1"/>
    <w:rsid w:val="00AA60AE"/>
    <w:rsid w:val="00AA768D"/>
    <w:rsid w:val="00AB155D"/>
    <w:rsid w:val="00AB2B3C"/>
    <w:rsid w:val="00AB2BEA"/>
    <w:rsid w:val="00AB379B"/>
    <w:rsid w:val="00AB3CF7"/>
    <w:rsid w:val="00AB46FB"/>
    <w:rsid w:val="00AB64E3"/>
    <w:rsid w:val="00AB6E7D"/>
    <w:rsid w:val="00AB77EA"/>
    <w:rsid w:val="00AC032D"/>
    <w:rsid w:val="00AC1D49"/>
    <w:rsid w:val="00AC2770"/>
    <w:rsid w:val="00AC4982"/>
    <w:rsid w:val="00AC6C19"/>
    <w:rsid w:val="00AD0924"/>
    <w:rsid w:val="00AD0D47"/>
    <w:rsid w:val="00AD193D"/>
    <w:rsid w:val="00AD1F20"/>
    <w:rsid w:val="00AD2547"/>
    <w:rsid w:val="00AD44C7"/>
    <w:rsid w:val="00AD544E"/>
    <w:rsid w:val="00AE01AB"/>
    <w:rsid w:val="00AE0AFD"/>
    <w:rsid w:val="00AE224B"/>
    <w:rsid w:val="00AE2E31"/>
    <w:rsid w:val="00AE30FE"/>
    <w:rsid w:val="00AE3404"/>
    <w:rsid w:val="00AE4016"/>
    <w:rsid w:val="00AE4935"/>
    <w:rsid w:val="00AE49D7"/>
    <w:rsid w:val="00AE555A"/>
    <w:rsid w:val="00AE66BD"/>
    <w:rsid w:val="00AF0E15"/>
    <w:rsid w:val="00AF0F09"/>
    <w:rsid w:val="00AF3F3D"/>
    <w:rsid w:val="00AF43BA"/>
    <w:rsid w:val="00AF64E2"/>
    <w:rsid w:val="00AF689F"/>
    <w:rsid w:val="00AF6AB0"/>
    <w:rsid w:val="00AF6D11"/>
    <w:rsid w:val="00AF7554"/>
    <w:rsid w:val="00B012FE"/>
    <w:rsid w:val="00B0355E"/>
    <w:rsid w:val="00B03AF5"/>
    <w:rsid w:val="00B043F3"/>
    <w:rsid w:val="00B05C1C"/>
    <w:rsid w:val="00B05F9B"/>
    <w:rsid w:val="00B0615F"/>
    <w:rsid w:val="00B066DC"/>
    <w:rsid w:val="00B067CB"/>
    <w:rsid w:val="00B070BD"/>
    <w:rsid w:val="00B07948"/>
    <w:rsid w:val="00B10CAA"/>
    <w:rsid w:val="00B1135C"/>
    <w:rsid w:val="00B124A2"/>
    <w:rsid w:val="00B12627"/>
    <w:rsid w:val="00B13331"/>
    <w:rsid w:val="00B13D3A"/>
    <w:rsid w:val="00B14CD2"/>
    <w:rsid w:val="00B14D14"/>
    <w:rsid w:val="00B16EB5"/>
    <w:rsid w:val="00B16F2D"/>
    <w:rsid w:val="00B173B9"/>
    <w:rsid w:val="00B17EB6"/>
    <w:rsid w:val="00B2052C"/>
    <w:rsid w:val="00B20C0E"/>
    <w:rsid w:val="00B214A9"/>
    <w:rsid w:val="00B22AFD"/>
    <w:rsid w:val="00B22C62"/>
    <w:rsid w:val="00B248AE"/>
    <w:rsid w:val="00B248DE"/>
    <w:rsid w:val="00B2526D"/>
    <w:rsid w:val="00B259D8"/>
    <w:rsid w:val="00B27194"/>
    <w:rsid w:val="00B30127"/>
    <w:rsid w:val="00B32363"/>
    <w:rsid w:val="00B32431"/>
    <w:rsid w:val="00B32BF8"/>
    <w:rsid w:val="00B333DA"/>
    <w:rsid w:val="00B3428F"/>
    <w:rsid w:val="00B349C1"/>
    <w:rsid w:val="00B34E7E"/>
    <w:rsid w:val="00B36AD8"/>
    <w:rsid w:val="00B40117"/>
    <w:rsid w:val="00B403F9"/>
    <w:rsid w:val="00B40D08"/>
    <w:rsid w:val="00B41148"/>
    <w:rsid w:val="00B42620"/>
    <w:rsid w:val="00B428A5"/>
    <w:rsid w:val="00B4294B"/>
    <w:rsid w:val="00B43252"/>
    <w:rsid w:val="00B4341E"/>
    <w:rsid w:val="00B43D9A"/>
    <w:rsid w:val="00B43EC6"/>
    <w:rsid w:val="00B44262"/>
    <w:rsid w:val="00B4461A"/>
    <w:rsid w:val="00B470D5"/>
    <w:rsid w:val="00B47339"/>
    <w:rsid w:val="00B50156"/>
    <w:rsid w:val="00B50E10"/>
    <w:rsid w:val="00B51198"/>
    <w:rsid w:val="00B5186D"/>
    <w:rsid w:val="00B52545"/>
    <w:rsid w:val="00B52B16"/>
    <w:rsid w:val="00B52ECD"/>
    <w:rsid w:val="00B52EE7"/>
    <w:rsid w:val="00B52FCD"/>
    <w:rsid w:val="00B5316F"/>
    <w:rsid w:val="00B532C6"/>
    <w:rsid w:val="00B53BAA"/>
    <w:rsid w:val="00B54D19"/>
    <w:rsid w:val="00B551C6"/>
    <w:rsid w:val="00B56267"/>
    <w:rsid w:val="00B5740C"/>
    <w:rsid w:val="00B57C97"/>
    <w:rsid w:val="00B57F6A"/>
    <w:rsid w:val="00B6013A"/>
    <w:rsid w:val="00B6023A"/>
    <w:rsid w:val="00B61382"/>
    <w:rsid w:val="00B61498"/>
    <w:rsid w:val="00B63EDE"/>
    <w:rsid w:val="00B6448A"/>
    <w:rsid w:val="00B64B79"/>
    <w:rsid w:val="00B6619D"/>
    <w:rsid w:val="00B66833"/>
    <w:rsid w:val="00B66965"/>
    <w:rsid w:val="00B67477"/>
    <w:rsid w:val="00B70C6B"/>
    <w:rsid w:val="00B70EA7"/>
    <w:rsid w:val="00B71B73"/>
    <w:rsid w:val="00B72146"/>
    <w:rsid w:val="00B72AFB"/>
    <w:rsid w:val="00B72B54"/>
    <w:rsid w:val="00B72E95"/>
    <w:rsid w:val="00B73CB8"/>
    <w:rsid w:val="00B74AB6"/>
    <w:rsid w:val="00B75279"/>
    <w:rsid w:val="00B76246"/>
    <w:rsid w:val="00B76545"/>
    <w:rsid w:val="00B7694D"/>
    <w:rsid w:val="00B76B0E"/>
    <w:rsid w:val="00B806A2"/>
    <w:rsid w:val="00B80A59"/>
    <w:rsid w:val="00B81B08"/>
    <w:rsid w:val="00B8242C"/>
    <w:rsid w:val="00B83495"/>
    <w:rsid w:val="00B84ED5"/>
    <w:rsid w:val="00B84F26"/>
    <w:rsid w:val="00B872E2"/>
    <w:rsid w:val="00B8755C"/>
    <w:rsid w:val="00B9018D"/>
    <w:rsid w:val="00B90482"/>
    <w:rsid w:val="00B9158A"/>
    <w:rsid w:val="00B9195F"/>
    <w:rsid w:val="00B92510"/>
    <w:rsid w:val="00B92570"/>
    <w:rsid w:val="00B93CBD"/>
    <w:rsid w:val="00B96EEE"/>
    <w:rsid w:val="00BA12C9"/>
    <w:rsid w:val="00BA1C4D"/>
    <w:rsid w:val="00BA1E34"/>
    <w:rsid w:val="00BA2940"/>
    <w:rsid w:val="00BA39A7"/>
    <w:rsid w:val="00BA4EEF"/>
    <w:rsid w:val="00BA5531"/>
    <w:rsid w:val="00BA61F2"/>
    <w:rsid w:val="00BB006B"/>
    <w:rsid w:val="00BB02F2"/>
    <w:rsid w:val="00BB0501"/>
    <w:rsid w:val="00BB12B3"/>
    <w:rsid w:val="00BB1D2D"/>
    <w:rsid w:val="00BB4993"/>
    <w:rsid w:val="00BB4CFF"/>
    <w:rsid w:val="00BB752F"/>
    <w:rsid w:val="00BB7CF7"/>
    <w:rsid w:val="00BC003E"/>
    <w:rsid w:val="00BC04B5"/>
    <w:rsid w:val="00BC10D8"/>
    <w:rsid w:val="00BC1470"/>
    <w:rsid w:val="00BC2756"/>
    <w:rsid w:val="00BC27E2"/>
    <w:rsid w:val="00BC6D1D"/>
    <w:rsid w:val="00BC76C1"/>
    <w:rsid w:val="00BD0610"/>
    <w:rsid w:val="00BD082E"/>
    <w:rsid w:val="00BD0BED"/>
    <w:rsid w:val="00BD0D88"/>
    <w:rsid w:val="00BD1442"/>
    <w:rsid w:val="00BD1678"/>
    <w:rsid w:val="00BD1D07"/>
    <w:rsid w:val="00BD2E86"/>
    <w:rsid w:val="00BD30FD"/>
    <w:rsid w:val="00BD4556"/>
    <w:rsid w:val="00BD48A6"/>
    <w:rsid w:val="00BD5ED1"/>
    <w:rsid w:val="00BD6D6C"/>
    <w:rsid w:val="00BD6FE3"/>
    <w:rsid w:val="00BE07ED"/>
    <w:rsid w:val="00BE0A9E"/>
    <w:rsid w:val="00BE1D84"/>
    <w:rsid w:val="00BE2A10"/>
    <w:rsid w:val="00BE3B30"/>
    <w:rsid w:val="00BE4758"/>
    <w:rsid w:val="00BE489F"/>
    <w:rsid w:val="00BE558B"/>
    <w:rsid w:val="00BE60BF"/>
    <w:rsid w:val="00BE62E0"/>
    <w:rsid w:val="00BE7032"/>
    <w:rsid w:val="00BF0A37"/>
    <w:rsid w:val="00BF0D41"/>
    <w:rsid w:val="00BF13AB"/>
    <w:rsid w:val="00BF1D75"/>
    <w:rsid w:val="00BF2080"/>
    <w:rsid w:val="00BF2818"/>
    <w:rsid w:val="00BF34CF"/>
    <w:rsid w:val="00BF3E11"/>
    <w:rsid w:val="00BF405C"/>
    <w:rsid w:val="00BF5DA8"/>
    <w:rsid w:val="00BF6939"/>
    <w:rsid w:val="00C001D0"/>
    <w:rsid w:val="00C001EE"/>
    <w:rsid w:val="00C009FA"/>
    <w:rsid w:val="00C00D5D"/>
    <w:rsid w:val="00C00F7E"/>
    <w:rsid w:val="00C01006"/>
    <w:rsid w:val="00C02885"/>
    <w:rsid w:val="00C029C6"/>
    <w:rsid w:val="00C02EBA"/>
    <w:rsid w:val="00C031CA"/>
    <w:rsid w:val="00C048F5"/>
    <w:rsid w:val="00C06EAB"/>
    <w:rsid w:val="00C0705D"/>
    <w:rsid w:val="00C07362"/>
    <w:rsid w:val="00C1057D"/>
    <w:rsid w:val="00C10ADA"/>
    <w:rsid w:val="00C129B3"/>
    <w:rsid w:val="00C135E9"/>
    <w:rsid w:val="00C14591"/>
    <w:rsid w:val="00C149DF"/>
    <w:rsid w:val="00C14EB4"/>
    <w:rsid w:val="00C15DEC"/>
    <w:rsid w:val="00C16EE6"/>
    <w:rsid w:val="00C21AFE"/>
    <w:rsid w:val="00C22BE8"/>
    <w:rsid w:val="00C23BBB"/>
    <w:rsid w:val="00C24017"/>
    <w:rsid w:val="00C251A0"/>
    <w:rsid w:val="00C263E8"/>
    <w:rsid w:val="00C26607"/>
    <w:rsid w:val="00C26F12"/>
    <w:rsid w:val="00C27D37"/>
    <w:rsid w:val="00C30CB5"/>
    <w:rsid w:val="00C322F7"/>
    <w:rsid w:val="00C3236D"/>
    <w:rsid w:val="00C3469C"/>
    <w:rsid w:val="00C34E7E"/>
    <w:rsid w:val="00C350D1"/>
    <w:rsid w:val="00C35A4D"/>
    <w:rsid w:val="00C35FCF"/>
    <w:rsid w:val="00C36145"/>
    <w:rsid w:val="00C36500"/>
    <w:rsid w:val="00C403C1"/>
    <w:rsid w:val="00C414EE"/>
    <w:rsid w:val="00C41D91"/>
    <w:rsid w:val="00C42543"/>
    <w:rsid w:val="00C42842"/>
    <w:rsid w:val="00C4316D"/>
    <w:rsid w:val="00C43A35"/>
    <w:rsid w:val="00C444F5"/>
    <w:rsid w:val="00C44FAF"/>
    <w:rsid w:val="00C4635D"/>
    <w:rsid w:val="00C46713"/>
    <w:rsid w:val="00C46B8D"/>
    <w:rsid w:val="00C47FEE"/>
    <w:rsid w:val="00C5079F"/>
    <w:rsid w:val="00C5090F"/>
    <w:rsid w:val="00C50E1D"/>
    <w:rsid w:val="00C5140E"/>
    <w:rsid w:val="00C515D6"/>
    <w:rsid w:val="00C51D8F"/>
    <w:rsid w:val="00C52699"/>
    <w:rsid w:val="00C560B1"/>
    <w:rsid w:val="00C564B8"/>
    <w:rsid w:val="00C5777D"/>
    <w:rsid w:val="00C60074"/>
    <w:rsid w:val="00C61F13"/>
    <w:rsid w:val="00C63337"/>
    <w:rsid w:val="00C633B1"/>
    <w:rsid w:val="00C63538"/>
    <w:rsid w:val="00C638A2"/>
    <w:rsid w:val="00C6394A"/>
    <w:rsid w:val="00C63CA8"/>
    <w:rsid w:val="00C659E6"/>
    <w:rsid w:val="00C66414"/>
    <w:rsid w:val="00C66673"/>
    <w:rsid w:val="00C66F9C"/>
    <w:rsid w:val="00C671C3"/>
    <w:rsid w:val="00C67F55"/>
    <w:rsid w:val="00C70454"/>
    <w:rsid w:val="00C70D85"/>
    <w:rsid w:val="00C715DF"/>
    <w:rsid w:val="00C73A85"/>
    <w:rsid w:val="00C73D5F"/>
    <w:rsid w:val="00C73EE6"/>
    <w:rsid w:val="00C7419B"/>
    <w:rsid w:val="00C743AF"/>
    <w:rsid w:val="00C75917"/>
    <w:rsid w:val="00C762EE"/>
    <w:rsid w:val="00C8011A"/>
    <w:rsid w:val="00C80528"/>
    <w:rsid w:val="00C806F0"/>
    <w:rsid w:val="00C81979"/>
    <w:rsid w:val="00C8251A"/>
    <w:rsid w:val="00C82530"/>
    <w:rsid w:val="00C827A0"/>
    <w:rsid w:val="00C835DD"/>
    <w:rsid w:val="00C83D2F"/>
    <w:rsid w:val="00C83FC7"/>
    <w:rsid w:val="00C85EC8"/>
    <w:rsid w:val="00C863CF"/>
    <w:rsid w:val="00C86FDB"/>
    <w:rsid w:val="00C9027D"/>
    <w:rsid w:val="00C91E2E"/>
    <w:rsid w:val="00C91FD4"/>
    <w:rsid w:val="00C94C19"/>
    <w:rsid w:val="00C94DED"/>
    <w:rsid w:val="00C9550A"/>
    <w:rsid w:val="00C959DF"/>
    <w:rsid w:val="00C95BF4"/>
    <w:rsid w:val="00CA0641"/>
    <w:rsid w:val="00CA0681"/>
    <w:rsid w:val="00CA189E"/>
    <w:rsid w:val="00CA212F"/>
    <w:rsid w:val="00CA21EB"/>
    <w:rsid w:val="00CA2D5B"/>
    <w:rsid w:val="00CA4491"/>
    <w:rsid w:val="00CA49EC"/>
    <w:rsid w:val="00CA5497"/>
    <w:rsid w:val="00CA557F"/>
    <w:rsid w:val="00CA5970"/>
    <w:rsid w:val="00CA6DA0"/>
    <w:rsid w:val="00CA7436"/>
    <w:rsid w:val="00CB076A"/>
    <w:rsid w:val="00CB0F15"/>
    <w:rsid w:val="00CB0FB4"/>
    <w:rsid w:val="00CB4257"/>
    <w:rsid w:val="00CB4C28"/>
    <w:rsid w:val="00CB5DCF"/>
    <w:rsid w:val="00CC01E9"/>
    <w:rsid w:val="00CC1D9C"/>
    <w:rsid w:val="00CC1E60"/>
    <w:rsid w:val="00CC2F47"/>
    <w:rsid w:val="00CC375D"/>
    <w:rsid w:val="00CC3F99"/>
    <w:rsid w:val="00CC4032"/>
    <w:rsid w:val="00CC62F3"/>
    <w:rsid w:val="00CC7292"/>
    <w:rsid w:val="00CC742A"/>
    <w:rsid w:val="00CD0D4E"/>
    <w:rsid w:val="00CD13F8"/>
    <w:rsid w:val="00CD1BB7"/>
    <w:rsid w:val="00CD41E1"/>
    <w:rsid w:val="00CD46D7"/>
    <w:rsid w:val="00CD4E51"/>
    <w:rsid w:val="00CD522D"/>
    <w:rsid w:val="00CD568E"/>
    <w:rsid w:val="00CD5962"/>
    <w:rsid w:val="00CE0062"/>
    <w:rsid w:val="00CE1EFA"/>
    <w:rsid w:val="00CE2391"/>
    <w:rsid w:val="00CE2FD5"/>
    <w:rsid w:val="00CE402E"/>
    <w:rsid w:val="00CE4A68"/>
    <w:rsid w:val="00CE5C08"/>
    <w:rsid w:val="00CE5E22"/>
    <w:rsid w:val="00CF029A"/>
    <w:rsid w:val="00CF126F"/>
    <w:rsid w:val="00CF2326"/>
    <w:rsid w:val="00CF2FCA"/>
    <w:rsid w:val="00CF44A8"/>
    <w:rsid w:val="00CF497E"/>
    <w:rsid w:val="00CF4A79"/>
    <w:rsid w:val="00CF6361"/>
    <w:rsid w:val="00CF6AC2"/>
    <w:rsid w:val="00CF7524"/>
    <w:rsid w:val="00D010F1"/>
    <w:rsid w:val="00D01B94"/>
    <w:rsid w:val="00D01BAB"/>
    <w:rsid w:val="00D01EEA"/>
    <w:rsid w:val="00D02802"/>
    <w:rsid w:val="00D03B85"/>
    <w:rsid w:val="00D05FC8"/>
    <w:rsid w:val="00D06125"/>
    <w:rsid w:val="00D06B55"/>
    <w:rsid w:val="00D079C1"/>
    <w:rsid w:val="00D10302"/>
    <w:rsid w:val="00D110C6"/>
    <w:rsid w:val="00D11451"/>
    <w:rsid w:val="00D11521"/>
    <w:rsid w:val="00D11733"/>
    <w:rsid w:val="00D11876"/>
    <w:rsid w:val="00D12D00"/>
    <w:rsid w:val="00D130A9"/>
    <w:rsid w:val="00D15F75"/>
    <w:rsid w:val="00D15F9D"/>
    <w:rsid w:val="00D16627"/>
    <w:rsid w:val="00D202AD"/>
    <w:rsid w:val="00D207AC"/>
    <w:rsid w:val="00D215EC"/>
    <w:rsid w:val="00D21E74"/>
    <w:rsid w:val="00D2275B"/>
    <w:rsid w:val="00D236B6"/>
    <w:rsid w:val="00D23C39"/>
    <w:rsid w:val="00D23F49"/>
    <w:rsid w:val="00D25CAF"/>
    <w:rsid w:val="00D2736B"/>
    <w:rsid w:val="00D2765F"/>
    <w:rsid w:val="00D27FAD"/>
    <w:rsid w:val="00D3027D"/>
    <w:rsid w:val="00D32FC2"/>
    <w:rsid w:val="00D330DF"/>
    <w:rsid w:val="00D33153"/>
    <w:rsid w:val="00D33A9F"/>
    <w:rsid w:val="00D3544A"/>
    <w:rsid w:val="00D356F0"/>
    <w:rsid w:val="00D362EB"/>
    <w:rsid w:val="00D371CC"/>
    <w:rsid w:val="00D372B7"/>
    <w:rsid w:val="00D377CA"/>
    <w:rsid w:val="00D37DCC"/>
    <w:rsid w:val="00D40FE6"/>
    <w:rsid w:val="00D41EF9"/>
    <w:rsid w:val="00D42CED"/>
    <w:rsid w:val="00D44EB5"/>
    <w:rsid w:val="00D46E06"/>
    <w:rsid w:val="00D506D4"/>
    <w:rsid w:val="00D50BEF"/>
    <w:rsid w:val="00D51004"/>
    <w:rsid w:val="00D51BEF"/>
    <w:rsid w:val="00D52600"/>
    <w:rsid w:val="00D52775"/>
    <w:rsid w:val="00D52BA6"/>
    <w:rsid w:val="00D5374A"/>
    <w:rsid w:val="00D542FD"/>
    <w:rsid w:val="00D54721"/>
    <w:rsid w:val="00D54A6A"/>
    <w:rsid w:val="00D54EB1"/>
    <w:rsid w:val="00D55BA9"/>
    <w:rsid w:val="00D55DAF"/>
    <w:rsid w:val="00D562C2"/>
    <w:rsid w:val="00D57B36"/>
    <w:rsid w:val="00D602FC"/>
    <w:rsid w:val="00D606BB"/>
    <w:rsid w:val="00D615E7"/>
    <w:rsid w:val="00D61AB9"/>
    <w:rsid w:val="00D6320B"/>
    <w:rsid w:val="00D63706"/>
    <w:rsid w:val="00D653BB"/>
    <w:rsid w:val="00D65D68"/>
    <w:rsid w:val="00D667E8"/>
    <w:rsid w:val="00D66ABC"/>
    <w:rsid w:val="00D67B6D"/>
    <w:rsid w:val="00D7091F"/>
    <w:rsid w:val="00D709F1"/>
    <w:rsid w:val="00D711A8"/>
    <w:rsid w:val="00D722BC"/>
    <w:rsid w:val="00D732ED"/>
    <w:rsid w:val="00D7382E"/>
    <w:rsid w:val="00D73BDD"/>
    <w:rsid w:val="00D74D9A"/>
    <w:rsid w:val="00D74E68"/>
    <w:rsid w:val="00D757DF"/>
    <w:rsid w:val="00D767E2"/>
    <w:rsid w:val="00D76D9C"/>
    <w:rsid w:val="00D80400"/>
    <w:rsid w:val="00D80D2E"/>
    <w:rsid w:val="00D8119F"/>
    <w:rsid w:val="00D81B10"/>
    <w:rsid w:val="00D827CE"/>
    <w:rsid w:val="00D840EB"/>
    <w:rsid w:val="00D868C9"/>
    <w:rsid w:val="00D87C8E"/>
    <w:rsid w:val="00D90B82"/>
    <w:rsid w:val="00D90BCD"/>
    <w:rsid w:val="00D91027"/>
    <w:rsid w:val="00D9146D"/>
    <w:rsid w:val="00D91963"/>
    <w:rsid w:val="00D919CE"/>
    <w:rsid w:val="00D91C70"/>
    <w:rsid w:val="00D922F9"/>
    <w:rsid w:val="00D92F8B"/>
    <w:rsid w:val="00D93541"/>
    <w:rsid w:val="00D938A1"/>
    <w:rsid w:val="00D94CE5"/>
    <w:rsid w:val="00D94DF1"/>
    <w:rsid w:val="00D9639A"/>
    <w:rsid w:val="00D97BF1"/>
    <w:rsid w:val="00DA13B0"/>
    <w:rsid w:val="00DA1651"/>
    <w:rsid w:val="00DA2307"/>
    <w:rsid w:val="00DA31F1"/>
    <w:rsid w:val="00DA33D9"/>
    <w:rsid w:val="00DA3D89"/>
    <w:rsid w:val="00DA3F55"/>
    <w:rsid w:val="00DA4153"/>
    <w:rsid w:val="00DA5B93"/>
    <w:rsid w:val="00DA693D"/>
    <w:rsid w:val="00DA7B23"/>
    <w:rsid w:val="00DA7D23"/>
    <w:rsid w:val="00DB0F5E"/>
    <w:rsid w:val="00DB23E9"/>
    <w:rsid w:val="00DB28B6"/>
    <w:rsid w:val="00DB38B2"/>
    <w:rsid w:val="00DB593D"/>
    <w:rsid w:val="00DB5D02"/>
    <w:rsid w:val="00DB5EF1"/>
    <w:rsid w:val="00DB66FD"/>
    <w:rsid w:val="00DC02B0"/>
    <w:rsid w:val="00DC1CF3"/>
    <w:rsid w:val="00DC263C"/>
    <w:rsid w:val="00DC37F4"/>
    <w:rsid w:val="00DC6042"/>
    <w:rsid w:val="00DC7BAF"/>
    <w:rsid w:val="00DC7E9C"/>
    <w:rsid w:val="00DD0415"/>
    <w:rsid w:val="00DD17E9"/>
    <w:rsid w:val="00DD1ED6"/>
    <w:rsid w:val="00DD2AD5"/>
    <w:rsid w:val="00DD40FD"/>
    <w:rsid w:val="00DD418A"/>
    <w:rsid w:val="00DD4EE9"/>
    <w:rsid w:val="00DD6CE8"/>
    <w:rsid w:val="00DE093A"/>
    <w:rsid w:val="00DE27F7"/>
    <w:rsid w:val="00DE28D5"/>
    <w:rsid w:val="00DE2946"/>
    <w:rsid w:val="00DE35F4"/>
    <w:rsid w:val="00DE41AC"/>
    <w:rsid w:val="00DE5D07"/>
    <w:rsid w:val="00DE7CD0"/>
    <w:rsid w:val="00DE7D5A"/>
    <w:rsid w:val="00DF15EA"/>
    <w:rsid w:val="00DF2D9C"/>
    <w:rsid w:val="00DF6C1A"/>
    <w:rsid w:val="00DF788F"/>
    <w:rsid w:val="00DF7EFC"/>
    <w:rsid w:val="00E0102B"/>
    <w:rsid w:val="00E01DFC"/>
    <w:rsid w:val="00E024ED"/>
    <w:rsid w:val="00E04A98"/>
    <w:rsid w:val="00E050D7"/>
    <w:rsid w:val="00E050D8"/>
    <w:rsid w:val="00E06A64"/>
    <w:rsid w:val="00E103A9"/>
    <w:rsid w:val="00E10B9D"/>
    <w:rsid w:val="00E10C08"/>
    <w:rsid w:val="00E11057"/>
    <w:rsid w:val="00E119AE"/>
    <w:rsid w:val="00E13527"/>
    <w:rsid w:val="00E13FE5"/>
    <w:rsid w:val="00E14362"/>
    <w:rsid w:val="00E1570A"/>
    <w:rsid w:val="00E1570E"/>
    <w:rsid w:val="00E15850"/>
    <w:rsid w:val="00E15A8B"/>
    <w:rsid w:val="00E1620C"/>
    <w:rsid w:val="00E169B3"/>
    <w:rsid w:val="00E20546"/>
    <w:rsid w:val="00E20F23"/>
    <w:rsid w:val="00E21776"/>
    <w:rsid w:val="00E21A13"/>
    <w:rsid w:val="00E231F9"/>
    <w:rsid w:val="00E233FC"/>
    <w:rsid w:val="00E23526"/>
    <w:rsid w:val="00E23866"/>
    <w:rsid w:val="00E23D1C"/>
    <w:rsid w:val="00E23F7F"/>
    <w:rsid w:val="00E2406E"/>
    <w:rsid w:val="00E240F3"/>
    <w:rsid w:val="00E27276"/>
    <w:rsid w:val="00E30DC2"/>
    <w:rsid w:val="00E31667"/>
    <w:rsid w:val="00E31682"/>
    <w:rsid w:val="00E31797"/>
    <w:rsid w:val="00E34113"/>
    <w:rsid w:val="00E34295"/>
    <w:rsid w:val="00E34776"/>
    <w:rsid w:val="00E34958"/>
    <w:rsid w:val="00E37528"/>
    <w:rsid w:val="00E37EF2"/>
    <w:rsid w:val="00E407F3"/>
    <w:rsid w:val="00E40A89"/>
    <w:rsid w:val="00E42196"/>
    <w:rsid w:val="00E444AE"/>
    <w:rsid w:val="00E45E30"/>
    <w:rsid w:val="00E4714A"/>
    <w:rsid w:val="00E472ED"/>
    <w:rsid w:val="00E47417"/>
    <w:rsid w:val="00E47B9A"/>
    <w:rsid w:val="00E51960"/>
    <w:rsid w:val="00E520C2"/>
    <w:rsid w:val="00E540B8"/>
    <w:rsid w:val="00E54283"/>
    <w:rsid w:val="00E54797"/>
    <w:rsid w:val="00E54D75"/>
    <w:rsid w:val="00E55E08"/>
    <w:rsid w:val="00E574A6"/>
    <w:rsid w:val="00E57AFA"/>
    <w:rsid w:val="00E60EA6"/>
    <w:rsid w:val="00E6171E"/>
    <w:rsid w:val="00E631C1"/>
    <w:rsid w:val="00E6337A"/>
    <w:rsid w:val="00E63EB4"/>
    <w:rsid w:val="00E64B06"/>
    <w:rsid w:val="00E65959"/>
    <w:rsid w:val="00E66644"/>
    <w:rsid w:val="00E66921"/>
    <w:rsid w:val="00E70F2F"/>
    <w:rsid w:val="00E71F7F"/>
    <w:rsid w:val="00E72530"/>
    <w:rsid w:val="00E73874"/>
    <w:rsid w:val="00E73AF7"/>
    <w:rsid w:val="00E74929"/>
    <w:rsid w:val="00E769CC"/>
    <w:rsid w:val="00E76E1A"/>
    <w:rsid w:val="00E76E2C"/>
    <w:rsid w:val="00E77733"/>
    <w:rsid w:val="00E80085"/>
    <w:rsid w:val="00E8113D"/>
    <w:rsid w:val="00E81302"/>
    <w:rsid w:val="00E82BA0"/>
    <w:rsid w:val="00E832BE"/>
    <w:rsid w:val="00E8369D"/>
    <w:rsid w:val="00E85499"/>
    <w:rsid w:val="00E85FFC"/>
    <w:rsid w:val="00E86525"/>
    <w:rsid w:val="00E91543"/>
    <w:rsid w:val="00E92263"/>
    <w:rsid w:val="00E945BA"/>
    <w:rsid w:val="00E9501D"/>
    <w:rsid w:val="00E951FC"/>
    <w:rsid w:val="00E95862"/>
    <w:rsid w:val="00E96269"/>
    <w:rsid w:val="00E96364"/>
    <w:rsid w:val="00E96B5A"/>
    <w:rsid w:val="00EA132A"/>
    <w:rsid w:val="00EA1465"/>
    <w:rsid w:val="00EA1BAF"/>
    <w:rsid w:val="00EA253E"/>
    <w:rsid w:val="00EA3074"/>
    <w:rsid w:val="00EA30FF"/>
    <w:rsid w:val="00EA3288"/>
    <w:rsid w:val="00EA3AC7"/>
    <w:rsid w:val="00EA45F4"/>
    <w:rsid w:val="00EA69FC"/>
    <w:rsid w:val="00EA7CDC"/>
    <w:rsid w:val="00EB134A"/>
    <w:rsid w:val="00EB15B0"/>
    <w:rsid w:val="00EB1849"/>
    <w:rsid w:val="00EB1B31"/>
    <w:rsid w:val="00EB1C20"/>
    <w:rsid w:val="00EB2CC6"/>
    <w:rsid w:val="00EB2DE9"/>
    <w:rsid w:val="00EB551C"/>
    <w:rsid w:val="00EB6AFA"/>
    <w:rsid w:val="00EB6D60"/>
    <w:rsid w:val="00EB6E7B"/>
    <w:rsid w:val="00EB7536"/>
    <w:rsid w:val="00EB7F56"/>
    <w:rsid w:val="00EC0777"/>
    <w:rsid w:val="00EC09E6"/>
    <w:rsid w:val="00EC3184"/>
    <w:rsid w:val="00EC38D1"/>
    <w:rsid w:val="00EC6B6C"/>
    <w:rsid w:val="00EC6B8D"/>
    <w:rsid w:val="00ED016F"/>
    <w:rsid w:val="00ED1FE4"/>
    <w:rsid w:val="00ED201E"/>
    <w:rsid w:val="00ED22ED"/>
    <w:rsid w:val="00ED2EB7"/>
    <w:rsid w:val="00ED31BC"/>
    <w:rsid w:val="00ED43A4"/>
    <w:rsid w:val="00ED598E"/>
    <w:rsid w:val="00EE1BBF"/>
    <w:rsid w:val="00EE1E3B"/>
    <w:rsid w:val="00EE2AF1"/>
    <w:rsid w:val="00EE3C2C"/>
    <w:rsid w:val="00EE4507"/>
    <w:rsid w:val="00EE716A"/>
    <w:rsid w:val="00EE7D80"/>
    <w:rsid w:val="00EF192B"/>
    <w:rsid w:val="00EF272A"/>
    <w:rsid w:val="00EF2890"/>
    <w:rsid w:val="00EF34FC"/>
    <w:rsid w:val="00EF3F6C"/>
    <w:rsid w:val="00EF3FDA"/>
    <w:rsid w:val="00EF490D"/>
    <w:rsid w:val="00EF5492"/>
    <w:rsid w:val="00EF58E1"/>
    <w:rsid w:val="00EF60F6"/>
    <w:rsid w:val="00EF73B3"/>
    <w:rsid w:val="00EF7837"/>
    <w:rsid w:val="00F038ED"/>
    <w:rsid w:val="00F03A7A"/>
    <w:rsid w:val="00F03A87"/>
    <w:rsid w:val="00F040D6"/>
    <w:rsid w:val="00F048A3"/>
    <w:rsid w:val="00F0578E"/>
    <w:rsid w:val="00F06A27"/>
    <w:rsid w:val="00F07212"/>
    <w:rsid w:val="00F07898"/>
    <w:rsid w:val="00F12419"/>
    <w:rsid w:val="00F12D4C"/>
    <w:rsid w:val="00F1390A"/>
    <w:rsid w:val="00F13C23"/>
    <w:rsid w:val="00F13C27"/>
    <w:rsid w:val="00F13F24"/>
    <w:rsid w:val="00F144CB"/>
    <w:rsid w:val="00F167CE"/>
    <w:rsid w:val="00F1704F"/>
    <w:rsid w:val="00F200BA"/>
    <w:rsid w:val="00F21FED"/>
    <w:rsid w:val="00F22C52"/>
    <w:rsid w:val="00F23084"/>
    <w:rsid w:val="00F23C6E"/>
    <w:rsid w:val="00F2493A"/>
    <w:rsid w:val="00F24941"/>
    <w:rsid w:val="00F25174"/>
    <w:rsid w:val="00F25E7A"/>
    <w:rsid w:val="00F2625B"/>
    <w:rsid w:val="00F2723B"/>
    <w:rsid w:val="00F279E5"/>
    <w:rsid w:val="00F3003F"/>
    <w:rsid w:val="00F316F5"/>
    <w:rsid w:val="00F31AA1"/>
    <w:rsid w:val="00F32789"/>
    <w:rsid w:val="00F32BF4"/>
    <w:rsid w:val="00F33F6B"/>
    <w:rsid w:val="00F34330"/>
    <w:rsid w:val="00F34895"/>
    <w:rsid w:val="00F35404"/>
    <w:rsid w:val="00F374AC"/>
    <w:rsid w:val="00F37DD1"/>
    <w:rsid w:val="00F4066B"/>
    <w:rsid w:val="00F410BF"/>
    <w:rsid w:val="00F422AB"/>
    <w:rsid w:val="00F4233C"/>
    <w:rsid w:val="00F44403"/>
    <w:rsid w:val="00F4478C"/>
    <w:rsid w:val="00F4543B"/>
    <w:rsid w:val="00F458BD"/>
    <w:rsid w:val="00F462D3"/>
    <w:rsid w:val="00F463C9"/>
    <w:rsid w:val="00F467F5"/>
    <w:rsid w:val="00F46D23"/>
    <w:rsid w:val="00F475D4"/>
    <w:rsid w:val="00F50F09"/>
    <w:rsid w:val="00F514F3"/>
    <w:rsid w:val="00F527F2"/>
    <w:rsid w:val="00F529D6"/>
    <w:rsid w:val="00F52FD2"/>
    <w:rsid w:val="00F55BC6"/>
    <w:rsid w:val="00F5722F"/>
    <w:rsid w:val="00F5762E"/>
    <w:rsid w:val="00F57E0B"/>
    <w:rsid w:val="00F606C1"/>
    <w:rsid w:val="00F60ED9"/>
    <w:rsid w:val="00F627D2"/>
    <w:rsid w:val="00F62A7A"/>
    <w:rsid w:val="00F62B36"/>
    <w:rsid w:val="00F62D50"/>
    <w:rsid w:val="00F63B89"/>
    <w:rsid w:val="00F6429F"/>
    <w:rsid w:val="00F660E9"/>
    <w:rsid w:val="00F66534"/>
    <w:rsid w:val="00F70464"/>
    <w:rsid w:val="00F70A06"/>
    <w:rsid w:val="00F747A5"/>
    <w:rsid w:val="00F76481"/>
    <w:rsid w:val="00F76937"/>
    <w:rsid w:val="00F76CC2"/>
    <w:rsid w:val="00F77350"/>
    <w:rsid w:val="00F778D9"/>
    <w:rsid w:val="00F801F6"/>
    <w:rsid w:val="00F829F9"/>
    <w:rsid w:val="00F83D30"/>
    <w:rsid w:val="00F85722"/>
    <w:rsid w:val="00F868CD"/>
    <w:rsid w:val="00F86F54"/>
    <w:rsid w:val="00F86F67"/>
    <w:rsid w:val="00F871A9"/>
    <w:rsid w:val="00F90EBF"/>
    <w:rsid w:val="00F9153B"/>
    <w:rsid w:val="00F91A48"/>
    <w:rsid w:val="00F92E75"/>
    <w:rsid w:val="00F93FE6"/>
    <w:rsid w:val="00F94613"/>
    <w:rsid w:val="00F946BF"/>
    <w:rsid w:val="00F9582A"/>
    <w:rsid w:val="00FA0CB2"/>
    <w:rsid w:val="00FA2896"/>
    <w:rsid w:val="00FA38CF"/>
    <w:rsid w:val="00FA4650"/>
    <w:rsid w:val="00FA555F"/>
    <w:rsid w:val="00FA5BFF"/>
    <w:rsid w:val="00FB10B6"/>
    <w:rsid w:val="00FB1BE9"/>
    <w:rsid w:val="00FB2605"/>
    <w:rsid w:val="00FB272A"/>
    <w:rsid w:val="00FB29F9"/>
    <w:rsid w:val="00FB3011"/>
    <w:rsid w:val="00FB3506"/>
    <w:rsid w:val="00FB48B5"/>
    <w:rsid w:val="00FB5129"/>
    <w:rsid w:val="00FB52B3"/>
    <w:rsid w:val="00FB575F"/>
    <w:rsid w:val="00FB6DF1"/>
    <w:rsid w:val="00FB7627"/>
    <w:rsid w:val="00FC0430"/>
    <w:rsid w:val="00FC0E2B"/>
    <w:rsid w:val="00FC1C33"/>
    <w:rsid w:val="00FC2B61"/>
    <w:rsid w:val="00FC3170"/>
    <w:rsid w:val="00FC4171"/>
    <w:rsid w:val="00FC46B8"/>
    <w:rsid w:val="00FC4CDA"/>
    <w:rsid w:val="00FC56E6"/>
    <w:rsid w:val="00FC5EAF"/>
    <w:rsid w:val="00FC7610"/>
    <w:rsid w:val="00FD017D"/>
    <w:rsid w:val="00FD0225"/>
    <w:rsid w:val="00FD1232"/>
    <w:rsid w:val="00FD1518"/>
    <w:rsid w:val="00FD1521"/>
    <w:rsid w:val="00FD2794"/>
    <w:rsid w:val="00FD34EB"/>
    <w:rsid w:val="00FD36A5"/>
    <w:rsid w:val="00FD3FF9"/>
    <w:rsid w:val="00FD4D85"/>
    <w:rsid w:val="00FD52A5"/>
    <w:rsid w:val="00FD5B68"/>
    <w:rsid w:val="00FD72F4"/>
    <w:rsid w:val="00FD7F8C"/>
    <w:rsid w:val="00FE15FC"/>
    <w:rsid w:val="00FE29E0"/>
    <w:rsid w:val="00FE3578"/>
    <w:rsid w:val="00FE3A3C"/>
    <w:rsid w:val="00FE401D"/>
    <w:rsid w:val="00FE4D2E"/>
    <w:rsid w:val="00FE4E24"/>
    <w:rsid w:val="00FE5A21"/>
    <w:rsid w:val="00FE65C4"/>
    <w:rsid w:val="00FE6AC0"/>
    <w:rsid w:val="00FF1000"/>
    <w:rsid w:val="00FF1647"/>
    <w:rsid w:val="00FF1835"/>
    <w:rsid w:val="00FF192F"/>
    <w:rsid w:val="00FF1F93"/>
    <w:rsid w:val="00FF28FE"/>
    <w:rsid w:val="00FF3EC5"/>
    <w:rsid w:val="00FF40BB"/>
    <w:rsid w:val="00FF459D"/>
    <w:rsid w:val="00FF4C3B"/>
    <w:rsid w:val="00FF4ED0"/>
    <w:rsid w:val="00FF50E2"/>
    <w:rsid w:val="00FF53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0A93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5E9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unhideWhenUsed/>
    <w:qFormat/>
    <w:rsid w:val="008C5E9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edium-bold">
    <w:name w:val="medium-bold"/>
    <w:basedOn w:val="DefaultParagraphFont"/>
    <w:rsid w:val="0065053D"/>
  </w:style>
  <w:style w:type="character" w:customStyle="1" w:styleId="medium-normal">
    <w:name w:val="medium-normal"/>
    <w:basedOn w:val="DefaultParagraphFont"/>
    <w:rsid w:val="0065053D"/>
  </w:style>
  <w:style w:type="paragraph" w:styleId="ListParagraph">
    <w:name w:val="List Paragraph"/>
    <w:basedOn w:val="Normal"/>
    <w:uiPriority w:val="34"/>
    <w:qFormat/>
    <w:rsid w:val="0065053D"/>
    <w:pPr>
      <w:ind w:left="720"/>
      <w:contextualSpacing/>
    </w:pPr>
  </w:style>
  <w:style w:type="table" w:styleId="TableGrid">
    <w:name w:val="Table Grid"/>
    <w:basedOn w:val="TableNormal"/>
    <w:uiPriority w:val="59"/>
    <w:rsid w:val="00F769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86F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6F6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A0C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0C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0C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0C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0C71"/>
    <w:rPr>
      <w:b/>
      <w:bCs/>
      <w:sz w:val="20"/>
      <w:szCs w:val="20"/>
    </w:rPr>
  </w:style>
  <w:style w:type="character" w:customStyle="1" w:styleId="A1">
    <w:name w:val="A1"/>
    <w:uiPriority w:val="99"/>
    <w:rsid w:val="00F167CE"/>
    <w:rPr>
      <w:rFonts w:cs="Minion Pro"/>
      <w:color w:val="000000"/>
      <w:sz w:val="18"/>
      <w:szCs w:val="18"/>
    </w:rPr>
  </w:style>
  <w:style w:type="paragraph" w:customStyle="1" w:styleId="Pa10">
    <w:name w:val="Pa10"/>
    <w:basedOn w:val="Normal"/>
    <w:next w:val="Normal"/>
    <w:uiPriority w:val="99"/>
    <w:rsid w:val="00B17EB6"/>
    <w:pPr>
      <w:autoSpaceDE w:val="0"/>
      <w:autoSpaceDN w:val="0"/>
      <w:adjustRightInd w:val="0"/>
      <w:spacing w:after="0" w:line="200" w:lineRule="atLeast"/>
    </w:pPr>
    <w:rPr>
      <w:rFonts w:ascii="Arial" w:hAnsi="Arial" w:cs="Arial"/>
      <w:sz w:val="24"/>
      <w:szCs w:val="24"/>
    </w:rPr>
  </w:style>
  <w:style w:type="character" w:customStyle="1" w:styleId="A11">
    <w:name w:val="A11"/>
    <w:uiPriority w:val="99"/>
    <w:rsid w:val="00B17EB6"/>
    <w:rPr>
      <w:color w:val="000000"/>
      <w:sz w:val="13"/>
      <w:szCs w:val="13"/>
    </w:rPr>
  </w:style>
  <w:style w:type="character" w:customStyle="1" w:styleId="A4">
    <w:name w:val="A4"/>
    <w:uiPriority w:val="99"/>
    <w:rsid w:val="00B17EB6"/>
    <w:rPr>
      <w:color w:val="000000"/>
      <w:sz w:val="14"/>
      <w:szCs w:val="14"/>
    </w:rPr>
  </w:style>
  <w:style w:type="character" w:styleId="Hyperlink">
    <w:name w:val="Hyperlink"/>
    <w:basedOn w:val="DefaultParagraphFont"/>
    <w:uiPriority w:val="99"/>
    <w:unhideWhenUsed/>
    <w:rsid w:val="005F007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D1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1FD5"/>
  </w:style>
  <w:style w:type="paragraph" w:styleId="Footer">
    <w:name w:val="footer"/>
    <w:basedOn w:val="Normal"/>
    <w:link w:val="FooterChar"/>
    <w:uiPriority w:val="99"/>
    <w:unhideWhenUsed/>
    <w:rsid w:val="009D1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1FD5"/>
  </w:style>
  <w:style w:type="character" w:styleId="PlaceholderText">
    <w:name w:val="Placeholder Text"/>
    <w:basedOn w:val="DefaultParagraphFont"/>
    <w:uiPriority w:val="99"/>
    <w:semiHidden/>
    <w:rsid w:val="00D97BF1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8C5E9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rsid w:val="008C5E9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8C5E9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GB"/>
    </w:rPr>
  </w:style>
  <w:style w:type="character" w:customStyle="1" w:styleId="TitleChar">
    <w:name w:val="Title Char"/>
    <w:basedOn w:val="DefaultParagraphFont"/>
    <w:link w:val="Title"/>
    <w:uiPriority w:val="10"/>
    <w:rsid w:val="008C5E9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GB"/>
    </w:rPr>
  </w:style>
  <w:style w:type="character" w:styleId="Emphasis">
    <w:name w:val="Emphasis"/>
    <w:basedOn w:val="DefaultParagraphFont"/>
    <w:uiPriority w:val="20"/>
    <w:qFormat/>
    <w:rsid w:val="008C5E9E"/>
    <w:rPr>
      <w:i/>
      <w:iCs/>
    </w:rPr>
  </w:style>
  <w:style w:type="character" w:customStyle="1" w:styleId="dbdate">
    <w:name w:val="dbdate"/>
    <w:basedOn w:val="DefaultParagraphFont"/>
    <w:rsid w:val="008C5E9E"/>
  </w:style>
  <w:style w:type="character" w:customStyle="1" w:styleId="dbname">
    <w:name w:val="dbname"/>
    <w:basedOn w:val="DefaultParagraphFont"/>
    <w:rsid w:val="008C5E9E"/>
  </w:style>
  <w:style w:type="character" w:customStyle="1" w:styleId="apple-converted-space">
    <w:name w:val="apple-converted-space"/>
    <w:basedOn w:val="DefaultParagraphFont"/>
    <w:rsid w:val="008C5E9E"/>
  </w:style>
  <w:style w:type="paragraph" w:customStyle="1" w:styleId="EndNoteBibliographyTitle">
    <w:name w:val="EndNote Bibliography Title"/>
    <w:basedOn w:val="Normal"/>
    <w:link w:val="EndNoteBibliographyTitleChar"/>
    <w:rsid w:val="009A1B4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1B4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1B4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A1B40"/>
    <w:rPr>
      <w:rFonts w:ascii="Calibri" w:hAnsi="Calibri"/>
      <w:noProof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937AC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937AC"/>
    <w:rPr>
      <w:rFonts w:ascii="Lucida Grande" w:hAnsi="Lucida Grande" w:cs="Lucida Grande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5E9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unhideWhenUsed/>
    <w:qFormat/>
    <w:rsid w:val="008C5E9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edium-bold">
    <w:name w:val="medium-bold"/>
    <w:basedOn w:val="DefaultParagraphFont"/>
    <w:rsid w:val="0065053D"/>
  </w:style>
  <w:style w:type="character" w:customStyle="1" w:styleId="medium-normal">
    <w:name w:val="medium-normal"/>
    <w:basedOn w:val="DefaultParagraphFont"/>
    <w:rsid w:val="0065053D"/>
  </w:style>
  <w:style w:type="paragraph" w:styleId="ListParagraph">
    <w:name w:val="List Paragraph"/>
    <w:basedOn w:val="Normal"/>
    <w:uiPriority w:val="34"/>
    <w:qFormat/>
    <w:rsid w:val="0065053D"/>
    <w:pPr>
      <w:ind w:left="720"/>
      <w:contextualSpacing/>
    </w:pPr>
  </w:style>
  <w:style w:type="table" w:styleId="TableGrid">
    <w:name w:val="Table Grid"/>
    <w:basedOn w:val="TableNormal"/>
    <w:uiPriority w:val="59"/>
    <w:rsid w:val="00F769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86F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6F6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A0C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0C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0C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0C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0C71"/>
    <w:rPr>
      <w:b/>
      <w:bCs/>
      <w:sz w:val="20"/>
      <w:szCs w:val="20"/>
    </w:rPr>
  </w:style>
  <w:style w:type="character" w:customStyle="1" w:styleId="A1">
    <w:name w:val="A1"/>
    <w:uiPriority w:val="99"/>
    <w:rsid w:val="00F167CE"/>
    <w:rPr>
      <w:rFonts w:cs="Minion Pro"/>
      <w:color w:val="000000"/>
      <w:sz w:val="18"/>
      <w:szCs w:val="18"/>
    </w:rPr>
  </w:style>
  <w:style w:type="paragraph" w:customStyle="1" w:styleId="Pa10">
    <w:name w:val="Pa10"/>
    <w:basedOn w:val="Normal"/>
    <w:next w:val="Normal"/>
    <w:uiPriority w:val="99"/>
    <w:rsid w:val="00B17EB6"/>
    <w:pPr>
      <w:autoSpaceDE w:val="0"/>
      <w:autoSpaceDN w:val="0"/>
      <w:adjustRightInd w:val="0"/>
      <w:spacing w:after="0" w:line="200" w:lineRule="atLeast"/>
    </w:pPr>
    <w:rPr>
      <w:rFonts w:ascii="Arial" w:hAnsi="Arial" w:cs="Arial"/>
      <w:sz w:val="24"/>
      <w:szCs w:val="24"/>
    </w:rPr>
  </w:style>
  <w:style w:type="character" w:customStyle="1" w:styleId="A11">
    <w:name w:val="A11"/>
    <w:uiPriority w:val="99"/>
    <w:rsid w:val="00B17EB6"/>
    <w:rPr>
      <w:color w:val="000000"/>
      <w:sz w:val="13"/>
      <w:szCs w:val="13"/>
    </w:rPr>
  </w:style>
  <w:style w:type="character" w:customStyle="1" w:styleId="A4">
    <w:name w:val="A4"/>
    <w:uiPriority w:val="99"/>
    <w:rsid w:val="00B17EB6"/>
    <w:rPr>
      <w:color w:val="000000"/>
      <w:sz w:val="14"/>
      <w:szCs w:val="14"/>
    </w:rPr>
  </w:style>
  <w:style w:type="character" w:styleId="Hyperlink">
    <w:name w:val="Hyperlink"/>
    <w:basedOn w:val="DefaultParagraphFont"/>
    <w:uiPriority w:val="99"/>
    <w:unhideWhenUsed/>
    <w:rsid w:val="005F007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D1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1FD5"/>
  </w:style>
  <w:style w:type="paragraph" w:styleId="Footer">
    <w:name w:val="footer"/>
    <w:basedOn w:val="Normal"/>
    <w:link w:val="FooterChar"/>
    <w:uiPriority w:val="99"/>
    <w:unhideWhenUsed/>
    <w:rsid w:val="009D1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1FD5"/>
  </w:style>
  <w:style w:type="character" w:styleId="PlaceholderText">
    <w:name w:val="Placeholder Text"/>
    <w:basedOn w:val="DefaultParagraphFont"/>
    <w:uiPriority w:val="99"/>
    <w:semiHidden/>
    <w:rsid w:val="00D97BF1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8C5E9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rsid w:val="008C5E9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8C5E9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GB"/>
    </w:rPr>
  </w:style>
  <w:style w:type="character" w:customStyle="1" w:styleId="TitleChar">
    <w:name w:val="Title Char"/>
    <w:basedOn w:val="DefaultParagraphFont"/>
    <w:link w:val="Title"/>
    <w:uiPriority w:val="10"/>
    <w:rsid w:val="008C5E9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GB"/>
    </w:rPr>
  </w:style>
  <w:style w:type="character" w:styleId="Emphasis">
    <w:name w:val="Emphasis"/>
    <w:basedOn w:val="DefaultParagraphFont"/>
    <w:uiPriority w:val="20"/>
    <w:qFormat/>
    <w:rsid w:val="008C5E9E"/>
    <w:rPr>
      <w:i/>
      <w:iCs/>
    </w:rPr>
  </w:style>
  <w:style w:type="character" w:customStyle="1" w:styleId="dbdate">
    <w:name w:val="dbdate"/>
    <w:basedOn w:val="DefaultParagraphFont"/>
    <w:rsid w:val="008C5E9E"/>
  </w:style>
  <w:style w:type="character" w:customStyle="1" w:styleId="dbname">
    <w:name w:val="dbname"/>
    <w:basedOn w:val="DefaultParagraphFont"/>
    <w:rsid w:val="008C5E9E"/>
  </w:style>
  <w:style w:type="character" w:customStyle="1" w:styleId="apple-converted-space">
    <w:name w:val="apple-converted-space"/>
    <w:basedOn w:val="DefaultParagraphFont"/>
    <w:rsid w:val="008C5E9E"/>
  </w:style>
  <w:style w:type="paragraph" w:customStyle="1" w:styleId="EndNoteBibliographyTitle">
    <w:name w:val="EndNote Bibliography Title"/>
    <w:basedOn w:val="Normal"/>
    <w:link w:val="EndNoteBibliographyTitleChar"/>
    <w:rsid w:val="009A1B4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1B4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1B4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A1B40"/>
    <w:rPr>
      <w:rFonts w:ascii="Calibri" w:hAnsi="Calibri"/>
      <w:noProof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937AC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937AC"/>
    <w:rPr>
      <w:rFonts w:ascii="Lucida Grande" w:hAnsi="Lucida Grande" w:cs="Lucida Grande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419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5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5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2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www.cochrane-handbook.org:" TargetMode="External"/><Relationship Id="rId56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59E61EB-1939-4A67-A5E6-E7EC492D40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11</Words>
  <Characters>4624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54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Taylor, J.</cp:lastModifiedBy>
  <cp:revision>3</cp:revision>
  <cp:lastPrinted>2016-07-05T11:24:00Z</cp:lastPrinted>
  <dcterms:created xsi:type="dcterms:W3CDTF">2016-08-10T08:01:00Z</dcterms:created>
  <dcterms:modified xsi:type="dcterms:W3CDTF">2016-08-10T08:01:00Z</dcterms:modified>
</cp:coreProperties>
</file>